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B5EBB3" w14:textId="3204EBB4" w:rsidR="00F816B1" w:rsidRDefault="00F816B1" w:rsidP="00F816B1">
      <w:r>
        <w:t>Manuscript title: 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04A05F11" w:rsidR="00F816B1" w:rsidRPr="00F816B1" w:rsidRDefault="00F816B1" w:rsidP="00B26071">
      <w:pPr>
        <w:rPr>
          <w:b/>
        </w:rPr>
      </w:pPr>
      <w:r w:rsidRPr="00F816B1">
        <w:rPr>
          <w:b/>
          <w:iCs/>
        </w:rPr>
        <w:t>We thank the reviewers for their helpful comments</w:t>
      </w:r>
      <w:ins w:id="0" w:author="Hyosub Kim" w:date="2020-08-28T09:12:00Z">
        <w:r w:rsidR="00465FDF">
          <w:rPr>
            <w:b/>
            <w:iCs/>
          </w:rPr>
          <w:t>, which have helped strengthen this registered report</w:t>
        </w:r>
      </w:ins>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commentRangeStart w:id="1"/>
      <w:r w:rsidRPr="00A5757F">
        <w:rPr>
          <w:b/>
          <w:bCs/>
          <w:u w:val="single"/>
        </w:rPr>
        <w:t xml:space="preserve">Responses: </w:t>
      </w:r>
      <w:commentRangeEnd w:id="1"/>
      <w:r w:rsidR="00001301">
        <w:rPr>
          <w:rStyle w:val="CommentReference"/>
        </w:rPr>
        <w:commentReference w:id="1"/>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4040E013"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commentRangeStart w:id="2"/>
      <w:r w:rsidR="000C397C" w:rsidRPr="00804F31">
        <w:rPr>
          <w:rFonts w:eastAsia="Times New Roman"/>
          <w:b/>
          <w:iCs/>
          <w:color w:val="000000"/>
        </w:rPr>
        <w:t xml:space="preserve">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w:t>
      </w:r>
      <w:commentRangeEnd w:id="2"/>
      <w:r w:rsidR="00465FDF">
        <w:rPr>
          <w:rStyle w:val="CommentReference"/>
        </w:rPr>
        <w:commentReference w:id="2"/>
      </w:r>
      <w:r w:rsidR="000C397C" w:rsidRPr="00804F31">
        <w:rPr>
          <w:rFonts w:eastAsia="Times New Roman"/>
          <w:b/>
          <w:iCs/>
          <w:color w:val="000000"/>
        </w:rPr>
        <w:t xml:space="preserve"> Two participants completed both the high variability and the stable condition. </w:t>
      </w:r>
      <w:commentRangeStart w:id="3"/>
      <w:r w:rsidR="000C397C" w:rsidRPr="00804F31">
        <w:rPr>
          <w:rFonts w:eastAsia="Times New Roman"/>
          <w:b/>
          <w:iCs/>
          <w:color w:val="000000"/>
        </w:rPr>
        <w:t>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ins w:id="4" w:author="Hyosub Kim" w:date="2020-08-28T09:14:00Z">
        <w:r w:rsidR="00465FDF">
          <w:rPr>
            <w:rFonts w:eastAsia="Times New Roman"/>
            <w:b/>
            <w:iCs/>
            <w:color w:val="000000"/>
          </w:rPr>
          <w:t xml:space="preserve">experiment </w:t>
        </w:r>
      </w:ins>
      <w:r w:rsidR="00CC5BDC" w:rsidRPr="00804F31">
        <w:rPr>
          <w:rFonts w:eastAsia="Times New Roman"/>
          <w:b/>
          <w:iCs/>
          <w:color w:val="000000"/>
        </w:rPr>
        <w:t>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5" w:author="Hyosub Kim" w:date="2020-08-28T09:14:00Z">
        <w:r w:rsidR="00CC5BDC" w:rsidRPr="00804F31" w:rsidDel="00465FDF">
          <w:rPr>
            <w:rFonts w:eastAsia="Times New Roman"/>
            <w:b/>
            <w:iCs/>
            <w:color w:val="000000"/>
          </w:rPr>
          <w:delText xml:space="preserve">towards </w:delText>
        </w:r>
      </w:del>
      <w:ins w:id="6" w:author="Hyosub Kim" w:date="2020-08-28T09:14:00Z">
        <w:r w:rsidR="00465FDF">
          <w:rPr>
            <w:rFonts w:eastAsia="Times New Roman"/>
            <w:b/>
            <w:iCs/>
            <w:color w:val="000000"/>
          </w:rPr>
          <w:t>near</w:t>
        </w:r>
        <w:r w:rsidR="00465FDF" w:rsidRPr="00804F31">
          <w:rPr>
            <w:rFonts w:eastAsia="Times New Roman"/>
            <w:b/>
            <w:iCs/>
            <w:color w:val="000000"/>
          </w:rPr>
          <w:t xml:space="preserve"> </w:t>
        </w:r>
      </w:ins>
      <w:r w:rsidR="00CC5BDC" w:rsidRPr="00804F31">
        <w:rPr>
          <w:rFonts w:eastAsia="Times New Roman"/>
          <w:b/>
          <w:iCs/>
          <w:color w:val="000000"/>
        </w:rPr>
        <w:t>the end</w:t>
      </w:r>
      <w:r w:rsidRPr="00804F31">
        <w:rPr>
          <w:rFonts w:eastAsia="Times New Roman"/>
          <w:b/>
          <w:iCs/>
          <w:color w:val="000000"/>
        </w:rPr>
        <w:t xml:space="preserve"> 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commentRangeEnd w:id="3"/>
      <w:r w:rsidR="00465FDF">
        <w:rPr>
          <w:rStyle w:val="CommentReference"/>
        </w:rPr>
        <w:commentReference w:id="3"/>
      </w:r>
      <w:ins w:id="7" w:author="Jonathan Wood" w:date="2020-08-26T20:59:00Z">
        <w:r w:rsidR="008A620A">
          <w:rPr>
            <w:rFonts w:eastAsia="Times New Roman"/>
            <w:b/>
            <w:iCs/>
            <w:color w:val="000000"/>
          </w:rPr>
          <w:t>We also added</w:t>
        </w:r>
      </w:ins>
      <w:ins w:id="8" w:author="Jonathan Wood" w:date="2020-08-27T09:53:00Z">
        <w:r w:rsidR="00D42CBC">
          <w:rPr>
            <w:rFonts w:eastAsia="Times New Roman"/>
            <w:b/>
            <w:iCs/>
            <w:color w:val="000000"/>
          </w:rPr>
          <w:t xml:space="preserve"> further</w:t>
        </w:r>
      </w:ins>
      <w:ins w:id="9" w:author="Jonathan Wood" w:date="2020-08-26T20:59:00Z">
        <w:r w:rsidR="008A620A">
          <w:rPr>
            <w:rFonts w:eastAsia="Times New Roman"/>
            <w:b/>
            <w:iCs/>
            <w:color w:val="000000"/>
          </w:rPr>
          <w:t xml:space="preserve"> description of this figure in the pilot data section (lines 4</w:t>
        </w:r>
      </w:ins>
      <w:r w:rsidR="00565F7F">
        <w:rPr>
          <w:rFonts w:eastAsia="Times New Roman"/>
          <w:b/>
          <w:iCs/>
          <w:color w:val="000000"/>
        </w:rPr>
        <w:t>96</w:t>
      </w:r>
      <w:ins w:id="10" w:author="Jonathan Wood" w:date="2020-08-26T20:59:00Z">
        <w:r w:rsidR="008A620A">
          <w:rPr>
            <w:rFonts w:eastAsia="Times New Roman"/>
            <w:b/>
            <w:iCs/>
            <w:color w:val="000000"/>
          </w:rPr>
          <w:t>-</w:t>
        </w:r>
      </w:ins>
      <w:ins w:id="11" w:author="Jonathan Wood" w:date="2020-08-26T21:00:00Z">
        <w:r w:rsidR="008A620A">
          <w:rPr>
            <w:rFonts w:eastAsia="Times New Roman"/>
            <w:b/>
            <w:iCs/>
            <w:color w:val="000000"/>
          </w:rPr>
          <w:t>4</w:t>
        </w:r>
      </w:ins>
      <w:r w:rsidR="00565F7F">
        <w:rPr>
          <w:rFonts w:eastAsia="Times New Roman"/>
          <w:b/>
          <w:iCs/>
          <w:color w:val="000000"/>
        </w:rPr>
        <w:t>98</w:t>
      </w:r>
      <w:ins w:id="12" w:author="Jonathan Wood" w:date="2020-08-26T21:00:00Z">
        <w:r w:rsidR="008A620A">
          <w:rPr>
            <w:rFonts w:eastAsia="Times New Roman"/>
            <w:b/>
            <w:iCs/>
            <w:color w:val="000000"/>
          </w:rPr>
          <w:t xml:space="preserve">) and the </w:t>
        </w:r>
        <w:commentRangeStart w:id="13"/>
        <w:r w:rsidR="008A620A">
          <w:rPr>
            <w:rFonts w:eastAsia="Times New Roman"/>
            <w:b/>
            <w:iCs/>
            <w:color w:val="000000"/>
          </w:rPr>
          <w:t>figure 4</w:t>
        </w:r>
      </w:ins>
      <w:commentRangeEnd w:id="13"/>
      <w:r w:rsidR="00465FDF">
        <w:rPr>
          <w:rStyle w:val="CommentReference"/>
        </w:rPr>
        <w:commentReference w:id="13"/>
      </w:r>
      <w:ins w:id="14" w:author="Jonathan Wood" w:date="2020-08-26T21:00:00Z">
        <w:r w:rsidR="008A620A">
          <w:rPr>
            <w:rFonts w:eastAsia="Times New Roman"/>
            <w:b/>
            <w:iCs/>
            <w:color w:val="000000"/>
          </w:rPr>
          <w:t xml:space="preserve"> legend (6</w:t>
        </w:r>
      </w:ins>
      <w:ins w:id="15" w:author="Jonathan Wood" w:date="2020-08-27T12:22:00Z">
        <w:r w:rsidR="00565F7F">
          <w:rPr>
            <w:rFonts w:eastAsia="Times New Roman"/>
            <w:b/>
            <w:iCs/>
            <w:color w:val="000000"/>
          </w:rPr>
          <w:t>22-630</w:t>
        </w:r>
      </w:ins>
      <w:ins w:id="16" w:author="Jonathan Wood" w:date="2020-08-26T21:00:00Z">
        <w:r w:rsidR="008A620A">
          <w:rPr>
            <w:rFonts w:eastAsia="Times New Roman"/>
            <w:b/>
            <w:iCs/>
            <w:color w:val="000000"/>
          </w:rPr>
          <w:t>).</w:t>
        </w:r>
      </w:ins>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11C885F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w:t>
      </w:r>
      <w:del w:id="17" w:author="Hyosub Kim" w:date="2020-08-28T15:39:00Z">
        <w:r w:rsidR="00F140B1" w:rsidRPr="00804F31" w:rsidDel="0092433E">
          <w:rPr>
            <w:rFonts w:eastAsia="Times New Roman"/>
            <w:b/>
            <w:iCs/>
            <w:color w:val="000000"/>
            <w:shd w:val="clear" w:color="auto" w:fill="FFFFFF"/>
          </w:rPr>
          <w:delText xml:space="preserve">learning </w:delText>
        </w:r>
      </w:del>
      <w:r w:rsidR="00F140B1" w:rsidRPr="00804F31">
        <w:rPr>
          <w:rFonts w:eastAsia="Times New Roman"/>
          <w:b/>
          <w:iCs/>
          <w:color w:val="000000"/>
          <w:shd w:val="clear" w:color="auto" w:fill="FFFFFF"/>
        </w:rPr>
        <w:t xml:space="preserve">and </w:t>
      </w:r>
      <w:del w:id="18" w:author="Hyosub Kim" w:date="2020-08-28T15:39:00Z">
        <w:r w:rsidR="00F140B1" w:rsidRPr="00804F31" w:rsidDel="0092433E">
          <w:rPr>
            <w:rFonts w:eastAsia="Times New Roman"/>
            <w:b/>
            <w:iCs/>
            <w:color w:val="000000"/>
            <w:shd w:val="clear" w:color="auto" w:fill="FFFFFF"/>
          </w:rPr>
          <w:delText>error-based learning</w:delText>
        </w:r>
      </w:del>
      <w:ins w:id="19" w:author="Hyosub Kim" w:date="2020-08-28T15:39:00Z">
        <w:r w:rsidR="0092433E">
          <w:rPr>
            <w:rFonts w:eastAsia="Times New Roman"/>
            <w:b/>
            <w:iCs/>
            <w:color w:val="000000"/>
            <w:shd w:val="clear" w:color="auto" w:fill="FFFFFF"/>
          </w:rPr>
          <w:t>motor adaptation</w:t>
        </w:r>
      </w:ins>
      <w:r w:rsidR="00F140B1" w:rsidRPr="00804F31">
        <w:rPr>
          <w:rFonts w:eastAsia="Times New Roman"/>
          <w:b/>
          <w:iCs/>
          <w:color w:val="000000"/>
          <w:shd w:val="clear" w:color="auto" w:fill="FFFFFF"/>
        </w:rPr>
        <w:t xml:space="preserve">. The </w:t>
      </w:r>
      <w:del w:id="20" w:author="Hyosub Kim" w:date="2020-08-28T15:39:00Z">
        <w:r w:rsidR="00F140B1" w:rsidRPr="00804F31" w:rsidDel="0092433E">
          <w:rPr>
            <w:rFonts w:eastAsia="Times New Roman"/>
            <w:b/>
            <w:iCs/>
            <w:color w:val="000000"/>
            <w:shd w:val="clear" w:color="auto" w:fill="FFFFFF"/>
          </w:rPr>
          <w:delText>error-based learning</w:delText>
        </w:r>
      </w:del>
      <w:ins w:id="21" w:author="Hyosub Kim" w:date="2020-08-28T15:39:00Z">
        <w:r w:rsidR="0092433E">
          <w:rPr>
            <w:rFonts w:eastAsia="Times New Roman"/>
            <w:b/>
            <w:iCs/>
            <w:color w:val="000000"/>
            <w:shd w:val="clear" w:color="auto" w:fill="FFFFFF"/>
          </w:rPr>
          <w:t>adaptation</w:t>
        </w:r>
      </w:ins>
      <w:r w:rsidR="00F140B1" w:rsidRPr="00804F31">
        <w:rPr>
          <w:rFonts w:eastAsia="Times New Roman"/>
          <w:b/>
          <w:iCs/>
          <w:color w:val="000000"/>
          <w:shd w:val="clear" w:color="auto" w:fill="FFFFFF"/>
        </w:rPr>
        <w:t xml:space="preserve"> component </w:t>
      </w:r>
      <w:ins w:id="22" w:author="Hyosub Kim" w:date="2020-08-28T15:38:00Z">
        <w:r w:rsidR="0092433E">
          <w:rPr>
            <w:rFonts w:eastAsia="Times New Roman"/>
            <w:b/>
            <w:iCs/>
            <w:color w:val="000000"/>
            <w:shd w:val="clear" w:color="auto" w:fill="FFFFFF"/>
          </w:rPr>
          <w:t>is in response to a</w:t>
        </w:r>
      </w:ins>
      <w:ins w:id="23" w:author="Hyosub Kim" w:date="2020-08-28T15:36:00Z">
        <w:r w:rsidR="0092433E">
          <w:rPr>
            <w:rFonts w:eastAsia="Times New Roman"/>
            <w:b/>
            <w:iCs/>
            <w:color w:val="000000"/>
            <w:shd w:val="clear" w:color="auto" w:fill="FFFFFF"/>
          </w:rPr>
          <w:t xml:space="preserve"> </w:t>
        </w:r>
      </w:ins>
      <w:del w:id="24" w:author="Hyosub Kim" w:date="2020-08-28T15:36:00Z">
        <w:r w:rsidR="00F140B1" w:rsidRPr="00804F31" w:rsidDel="0092433E">
          <w:rPr>
            <w:rFonts w:eastAsia="Times New Roman"/>
            <w:b/>
            <w:iCs/>
            <w:color w:val="000000"/>
            <w:shd w:val="clear" w:color="auto" w:fill="FFFFFF"/>
          </w:rPr>
          <w:delText xml:space="preserve">is based on a </w:delText>
        </w:r>
      </w:del>
      <w:r w:rsidR="00F140B1" w:rsidRPr="00804F31">
        <w:rPr>
          <w:rFonts w:eastAsia="Times New Roman"/>
          <w:b/>
          <w:iCs/>
          <w:color w:val="000000"/>
          <w:shd w:val="clear" w:color="auto" w:fill="FFFFFF"/>
        </w:rPr>
        <w:t xml:space="preserve">force </w:t>
      </w:r>
      <w:ins w:id="25" w:author="Hyosub Kim" w:date="2020-08-28T15:38:00Z">
        <w:r w:rsidR="0092433E">
          <w:rPr>
            <w:rFonts w:eastAsia="Times New Roman"/>
            <w:b/>
            <w:iCs/>
            <w:color w:val="000000"/>
            <w:shd w:val="clear" w:color="auto" w:fill="FFFFFF"/>
          </w:rPr>
          <w:t xml:space="preserve">field, a </w:t>
        </w:r>
      </w:ins>
      <w:del w:id="26" w:author="Hyosub Kim" w:date="2020-08-28T15:38:00Z">
        <w:r w:rsidR="00F140B1" w:rsidRPr="00804F31" w:rsidDel="0092433E">
          <w:rPr>
            <w:rFonts w:eastAsia="Times New Roman"/>
            <w:b/>
            <w:iCs/>
            <w:color w:val="000000"/>
            <w:shd w:val="clear" w:color="auto" w:fill="FFFFFF"/>
          </w:rPr>
          <w:delText>field adaptation</w:delText>
        </w:r>
      </w:del>
      <w:del w:id="27" w:author="Hyosub Kim" w:date="2020-08-28T15:36:00Z">
        <w:r w:rsidR="00F140B1" w:rsidRPr="00804F31" w:rsidDel="0092433E">
          <w:rPr>
            <w:rFonts w:eastAsia="Times New Roman"/>
            <w:b/>
            <w:iCs/>
            <w:color w:val="000000"/>
            <w:shd w:val="clear" w:color="auto" w:fill="FFFFFF"/>
          </w:rPr>
          <w:delText xml:space="preserve"> task</w:delText>
        </w:r>
      </w:del>
      <w:ins w:id="28" w:author="Hyosub Kim" w:date="2020-08-28T15:37:00Z">
        <w:r w:rsidR="0092433E">
          <w:rPr>
            <w:rFonts w:eastAsia="Times New Roman"/>
            <w:b/>
            <w:iCs/>
            <w:color w:val="000000"/>
            <w:shd w:val="clear" w:color="auto" w:fill="FFFFFF"/>
          </w:rPr>
          <w:t xml:space="preserve">task </w:t>
        </w:r>
      </w:ins>
      <w:ins w:id="29" w:author="Hyosub Kim" w:date="2020-08-28T15:38:00Z">
        <w:r w:rsidR="0092433E">
          <w:rPr>
            <w:rFonts w:eastAsia="Times New Roman"/>
            <w:b/>
            <w:iCs/>
            <w:color w:val="000000"/>
            <w:shd w:val="clear" w:color="auto" w:fill="FFFFFF"/>
          </w:rPr>
          <w:t>that is</w:t>
        </w:r>
      </w:ins>
      <w:del w:id="30" w:author="Hyosub Kim" w:date="2020-08-28T15:36:00Z">
        <w:r w:rsidR="00F140B1" w:rsidRPr="00804F31" w:rsidDel="0092433E">
          <w:rPr>
            <w:rFonts w:eastAsia="Times New Roman"/>
            <w:b/>
            <w:iCs/>
            <w:color w:val="000000"/>
            <w:shd w:val="clear" w:color="auto" w:fill="FFFFFF"/>
          </w:rPr>
          <w:delText xml:space="preserve">. The force field adaptation task in Diedrichsen et al. </w:delText>
        </w:r>
      </w:del>
      <w:del w:id="31" w:author="Hyosub Kim" w:date="2020-08-28T15:37:00Z">
        <w:r w:rsidR="00F140B1" w:rsidRPr="00804F31" w:rsidDel="0092433E">
          <w:rPr>
            <w:rFonts w:eastAsia="Times New Roman"/>
            <w:b/>
            <w:iCs/>
            <w:color w:val="000000"/>
            <w:shd w:val="clear" w:color="auto" w:fill="FFFFFF"/>
          </w:rPr>
          <w:delText>is</w:delText>
        </w:r>
      </w:del>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ins w:id="32" w:author="Hyosub Kim" w:date="2020-08-28T15:39:00Z">
        <w:r w:rsidR="0092433E">
          <w:rPr>
            <w:rFonts w:eastAsia="Times New Roman"/>
            <w:b/>
            <w:iCs/>
            <w:color w:val="000000"/>
            <w:shd w:val="clear" w:color="auto" w:fill="FFFFFF"/>
          </w:rPr>
          <w:t>,</w:t>
        </w:r>
      </w:ins>
      <w:r w:rsidR="00F140B1" w:rsidRPr="00804F31">
        <w:rPr>
          <w:rFonts w:eastAsia="Times New Roman"/>
          <w:b/>
          <w:iCs/>
          <w:color w:val="000000"/>
          <w:shd w:val="clear" w:color="auto" w:fill="FFFFFF"/>
        </w:rPr>
        <w:t xml:space="preserve"> or strategic</w:t>
      </w:r>
      <w:ins w:id="33" w:author="Hyosub Kim" w:date="2020-08-28T15:40:00Z">
        <w:r w:rsidR="0092433E">
          <w:rPr>
            <w:rFonts w:eastAsia="Times New Roman"/>
            <w:b/>
            <w:iCs/>
            <w:color w:val="000000"/>
            <w:shd w:val="clear" w:color="auto" w:fill="FFFFFF"/>
          </w:rPr>
          <w:t>,</w:t>
        </w:r>
      </w:ins>
      <w:r w:rsidR="00F140B1" w:rsidRPr="00804F31">
        <w:rPr>
          <w:rFonts w:eastAsia="Times New Roman"/>
          <w:b/>
          <w:iCs/>
          <w:color w:val="000000"/>
          <w:shd w:val="clear" w:color="auto" w:fill="FFFFFF"/>
        </w:rPr>
        <w:t xml:space="preserve"> means and that this task does not provide a robust sensory prediction error </w:t>
      </w:r>
      <w:ins w:id="34" w:author="Hyosub Kim" w:date="2020-08-28T15:40:00Z">
        <w:r w:rsidR="0092433E">
          <w:rPr>
            <w:rFonts w:eastAsia="Times New Roman"/>
            <w:b/>
            <w:iCs/>
            <w:color w:val="000000"/>
            <w:shd w:val="clear" w:color="auto" w:fill="FFFFFF"/>
          </w:rPr>
          <w:t>for</w:t>
        </w:r>
      </w:ins>
      <w:del w:id="35" w:author="Hyosub Kim" w:date="2020-08-28T15:40:00Z">
        <w:r w:rsidR="00F140B1" w:rsidRPr="00804F31" w:rsidDel="0092433E">
          <w:rPr>
            <w:rFonts w:eastAsia="Times New Roman"/>
            <w:b/>
            <w:iCs/>
            <w:color w:val="000000"/>
            <w:shd w:val="clear" w:color="auto" w:fill="FFFFFF"/>
          </w:rPr>
          <w:delText>to</w:delText>
        </w:r>
      </w:del>
      <w:r w:rsidR="00F140B1" w:rsidRPr="00804F31">
        <w:rPr>
          <w:rFonts w:eastAsia="Times New Roman"/>
          <w:b/>
          <w:iCs/>
          <w:color w:val="000000"/>
          <w:shd w:val="clear" w:color="auto" w:fill="FFFFFF"/>
        </w:rPr>
        <w:t xml:space="preserve"> elicit</w:t>
      </w:r>
      <w:ins w:id="36" w:author="Hyosub Kim" w:date="2020-08-28T15:40:00Z">
        <w:r w:rsidR="0092433E">
          <w:rPr>
            <w:rFonts w:eastAsia="Times New Roman"/>
            <w:b/>
            <w:iCs/>
            <w:color w:val="000000"/>
            <w:shd w:val="clear" w:color="auto" w:fill="FFFFFF"/>
          </w:rPr>
          <w:t>ing</w:t>
        </w:r>
      </w:ins>
      <w:r w:rsidR="00F140B1" w:rsidRPr="00804F31">
        <w:rPr>
          <w:rFonts w:eastAsia="Times New Roman"/>
          <w:b/>
          <w:iCs/>
          <w:color w:val="000000"/>
          <w:shd w:val="clear" w:color="auto" w:fill="FFFFFF"/>
        </w:rPr>
        <w:t xml:space="preserve"> </w:t>
      </w:r>
      <w:ins w:id="37" w:author="Hyosub Kim" w:date="2020-08-28T15:40:00Z">
        <w:r w:rsidR="0092433E">
          <w:rPr>
            <w:rFonts w:eastAsia="Times New Roman"/>
            <w:b/>
            <w:iCs/>
            <w:color w:val="000000"/>
            <w:shd w:val="clear" w:color="auto" w:fill="FFFFFF"/>
          </w:rPr>
          <w:t xml:space="preserve">motor </w:t>
        </w:r>
      </w:ins>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del w:id="38" w:author="Hyosub Kim" w:date="2020-08-28T15:40:00Z">
        <w:r w:rsidR="00F140B1" w:rsidRPr="00804F31" w:rsidDel="0092433E">
          <w:rPr>
            <w:rFonts w:eastAsia="Times New Roman"/>
            <w:b/>
            <w:iCs/>
            <w:color w:val="000000"/>
            <w:shd w:val="clear" w:color="auto" w:fill="FFFFFF"/>
          </w:rPr>
          <w:delText>error-based learnin</w:delText>
        </w:r>
      </w:del>
      <w:ins w:id="39" w:author="Hyosub Kim" w:date="2020-08-28T15:40:00Z">
        <w:r w:rsidR="0092433E">
          <w:rPr>
            <w:rFonts w:eastAsia="Times New Roman"/>
            <w:b/>
            <w:iCs/>
            <w:color w:val="000000"/>
            <w:shd w:val="clear" w:color="auto" w:fill="FFFFFF"/>
          </w:rPr>
          <w:t>adaptation</w:t>
        </w:r>
      </w:ins>
      <w:del w:id="40" w:author="Hyosub Kim" w:date="2020-08-28T15:40:00Z">
        <w:r w:rsidR="00F140B1" w:rsidRPr="00804F31" w:rsidDel="0092433E">
          <w:rPr>
            <w:rFonts w:eastAsia="Times New Roman"/>
            <w:b/>
            <w:iCs/>
            <w:color w:val="000000"/>
            <w:shd w:val="clear" w:color="auto" w:fill="FFFFFF"/>
          </w:rPr>
          <w:delText>g</w:delText>
        </w:r>
      </w:del>
      <w:r w:rsidR="00F140B1" w:rsidRPr="00804F31">
        <w:rPr>
          <w:rFonts w:eastAsia="Times New Roman"/>
          <w:b/>
          <w:iCs/>
          <w:color w:val="000000"/>
          <w:shd w:val="clear" w:color="auto" w:fill="FFFFFF"/>
        </w:rPr>
        <w:t xml:space="preserve"> component with a strategic </w:t>
      </w:r>
      <w:del w:id="41" w:author="Hyosub Kim" w:date="2020-08-28T15:40:00Z">
        <w:r w:rsidR="00F140B1" w:rsidRPr="00804F31" w:rsidDel="0092433E">
          <w:rPr>
            <w:rFonts w:eastAsia="Times New Roman"/>
            <w:b/>
            <w:iCs/>
            <w:color w:val="000000"/>
            <w:shd w:val="clear" w:color="auto" w:fill="FFFFFF"/>
          </w:rPr>
          <w:delText>component</w:delText>
        </w:r>
      </w:del>
      <w:ins w:id="42" w:author="Hyosub Kim" w:date="2020-08-28T15:40:00Z">
        <w:r w:rsidR="0092433E">
          <w:rPr>
            <w:rFonts w:eastAsia="Times New Roman"/>
            <w:b/>
            <w:iCs/>
            <w:color w:val="000000"/>
            <w:shd w:val="clear" w:color="auto" w:fill="FFFFFF"/>
          </w:rPr>
          <w:t>learning process</w:t>
        </w:r>
      </w:ins>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3ABC3C2C" w:rsidR="002204B3" w:rsidRPr="008A620A" w:rsidRDefault="00452CFA" w:rsidP="002204B3">
      <w:pPr>
        <w:autoSpaceDE w:val="0"/>
        <w:autoSpaceDN w:val="0"/>
        <w:adjustRightInd w:val="0"/>
        <w:ind w:left="360"/>
        <w:rPr>
          <w:b/>
          <w:iCs/>
        </w:rPr>
      </w:pPr>
      <w:r w:rsidRPr="008A620A">
        <w:rPr>
          <w:b/>
          <w:iCs/>
          <w:color w:val="000000"/>
        </w:rPr>
        <w:t xml:space="preserve">We </w:t>
      </w:r>
      <w:del w:id="43" w:author="Hyosub Kim" w:date="2020-08-28T15:42:00Z">
        <w:r w:rsidRPr="008A620A" w:rsidDel="0092433E">
          <w:rPr>
            <w:b/>
            <w:iCs/>
            <w:color w:val="000000"/>
          </w:rPr>
          <w:delText>thank the reviewer for</w:delText>
        </w:r>
      </w:del>
      <w:ins w:id="44" w:author="Hyosub Kim" w:date="2020-08-28T15:42:00Z">
        <w:r w:rsidR="0092433E">
          <w:rPr>
            <w:b/>
            <w:iCs/>
            <w:color w:val="000000"/>
          </w:rPr>
          <w:t>appreciate the reviewer’s comment</w:t>
        </w:r>
      </w:ins>
      <w:del w:id="45" w:author="Hyosub Kim" w:date="2020-08-28T15:42:00Z">
        <w:r w:rsidRPr="008A620A" w:rsidDel="0092433E">
          <w:rPr>
            <w:b/>
            <w:iCs/>
            <w:color w:val="000000"/>
          </w:rPr>
          <w:delText xml:space="preserve"> this comment</w:delText>
        </w:r>
      </w:del>
      <w:r w:rsidRPr="008A620A">
        <w:rPr>
          <w:b/>
          <w:iCs/>
          <w:color w:val="000000"/>
        </w:rPr>
        <w:t xml:space="preserve"> and have now added more clarity to the text in the suggested areas. </w:t>
      </w:r>
      <w:r w:rsidR="007D5510" w:rsidRPr="008A620A">
        <w:rPr>
          <w:b/>
          <w:iCs/>
          <w:color w:val="000000"/>
        </w:rPr>
        <w:t xml:space="preserve">We have now added a sentence in the introduction (lines </w:t>
      </w:r>
      <w:r w:rsidR="008A620A">
        <w:rPr>
          <w:b/>
          <w:iCs/>
          <w:color w:val="000000"/>
        </w:rPr>
        <w:t>50 &amp; 56-58</w:t>
      </w:r>
      <w:r w:rsidR="007D5510" w:rsidRPr="008A620A">
        <w:rPr>
          <w:b/>
          <w:iCs/>
          <w:color w:val="000000"/>
        </w:rPr>
        <w:t xml:space="preserve">) to make the specific model predictions relative to the current proposed study clear. To address R1’s comments #17 and #18, we added similar clarifications to the model-based methods section </w:t>
      </w:r>
      <w:commentRangeStart w:id="46"/>
      <w:r w:rsidR="007D5510" w:rsidRPr="008A620A">
        <w:rPr>
          <w:b/>
          <w:iCs/>
          <w:color w:val="000000"/>
        </w:rPr>
        <w:t xml:space="preserve">(lines </w:t>
      </w:r>
      <w:r w:rsidR="008A620A">
        <w:rPr>
          <w:b/>
          <w:iCs/>
          <w:color w:val="000000"/>
        </w:rPr>
        <w:t>302-307</w:t>
      </w:r>
      <w:r w:rsidR="007D5510" w:rsidRPr="008A620A">
        <w:rPr>
          <w:b/>
          <w:iCs/>
          <w:color w:val="000000"/>
        </w:rPr>
        <w:t xml:space="preserve">) </w:t>
      </w:r>
      <w:commentRangeEnd w:id="46"/>
      <w:r w:rsidR="0092433E">
        <w:rPr>
          <w:rStyle w:val="CommentReference"/>
        </w:rPr>
        <w:commentReference w:id="46"/>
      </w:r>
      <w:r w:rsidR="007D5510" w:rsidRPr="008A620A">
        <w:rPr>
          <w:b/>
          <w:iCs/>
          <w:color w:val="000000"/>
        </w:rPr>
        <w:t xml:space="preserve">and the statistical analysis section (lines </w:t>
      </w:r>
      <w:r w:rsidR="008A620A">
        <w:rPr>
          <w:b/>
          <w:iCs/>
          <w:color w:val="000000"/>
        </w:rPr>
        <w:t>312-314</w:t>
      </w:r>
      <w:r w:rsidR="007D5510" w:rsidRPr="008A620A">
        <w:rPr>
          <w:b/>
          <w:iCs/>
          <w:color w:val="000000"/>
        </w:rPr>
        <w:t xml:space="preserve">), respectively. </w:t>
      </w:r>
      <w:ins w:id="47" w:author="Jonathan Wood" w:date="2020-08-26T21:03:00Z">
        <w:r w:rsidR="00C12D72">
          <w:rPr>
            <w:b/>
            <w:iCs/>
            <w:color w:val="000000"/>
          </w:rPr>
          <w:t xml:space="preserve">We also added further explanation to the simulation section (lines 480-481). </w:t>
        </w:r>
      </w:ins>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2DF61A1"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commentRangeStart w:id="48"/>
      <w:r w:rsidR="002204B3" w:rsidRPr="008A620A">
        <w:rPr>
          <w:b/>
          <w:iCs/>
        </w:rPr>
        <w:t>lines</w:t>
      </w:r>
      <w:r w:rsidR="00E3050D" w:rsidRPr="008A620A">
        <w:rPr>
          <w:b/>
          <w:iCs/>
        </w:rPr>
        <w:t xml:space="preserve"> 129-130 &amp;</w:t>
      </w:r>
      <w:r w:rsidR="00C12D72">
        <w:rPr>
          <w:b/>
          <w:iCs/>
        </w:rPr>
        <w:t xml:space="preserve"> 136 &amp;</w:t>
      </w:r>
      <w:r w:rsidR="00E3050D" w:rsidRPr="008A620A">
        <w:rPr>
          <w:b/>
          <w:iCs/>
        </w:rPr>
        <w:t xml:space="preserve"> 14</w:t>
      </w:r>
      <w:r w:rsidR="00C12D72">
        <w:rPr>
          <w:b/>
          <w:iCs/>
        </w:rPr>
        <w:t>3</w:t>
      </w:r>
      <w:r w:rsidR="00E3050D" w:rsidRPr="008A620A">
        <w:rPr>
          <w:b/>
          <w:iCs/>
        </w:rPr>
        <w:t>-150</w:t>
      </w:r>
      <w:commentRangeEnd w:id="48"/>
      <w:r w:rsidR="00001301">
        <w:rPr>
          <w:rStyle w:val="CommentReference"/>
        </w:rPr>
        <w:commentReference w:id="48"/>
      </w:r>
      <w:r w:rsidR="002204B3" w:rsidRPr="008A620A">
        <w:rPr>
          <w:b/>
          <w:iCs/>
        </w:rPr>
        <w:t>)</w:t>
      </w:r>
      <w:r w:rsidR="008278C8" w:rsidRPr="008A620A">
        <w:rPr>
          <w:b/>
          <w:iCs/>
        </w:rPr>
        <w:t xml:space="preserve"> and </w:t>
      </w:r>
      <w:r w:rsidR="00E3050D" w:rsidRPr="008A620A">
        <w:rPr>
          <w:b/>
          <w:iCs/>
        </w:rPr>
        <w:t>modified</w:t>
      </w:r>
      <w:r w:rsidR="008278C8" w:rsidRPr="008A620A">
        <w:rPr>
          <w:b/>
          <w:iCs/>
        </w:rPr>
        <w:t xml:space="preserve"> the </w:t>
      </w:r>
      <w:r w:rsidR="00E3050D" w:rsidRPr="008A620A">
        <w:rPr>
          <w:b/>
          <w:iCs/>
        </w:rPr>
        <w:t xml:space="preserve">Proposed analysis </w:t>
      </w:r>
      <w:r w:rsidR="003746FF" w:rsidRPr="008A620A">
        <w:rPr>
          <w:b/>
          <w:iCs/>
        </w:rPr>
        <w:t>pipeline</w:t>
      </w:r>
      <w:r w:rsidR="008278C8" w:rsidRPr="008A620A">
        <w:rPr>
          <w:b/>
          <w:iCs/>
        </w:rPr>
        <w:t xml:space="preserve"> section</w:t>
      </w:r>
      <w:ins w:id="49" w:author="Jonathan Wood" w:date="2020-08-27T10:24:00Z">
        <w:r w:rsidR="00044054">
          <w:rPr>
            <w:b/>
            <w:iCs/>
          </w:rPr>
          <w:t xml:space="preserve"> to include th</w:t>
        </w:r>
      </w:ins>
      <w:ins w:id="50" w:author="Jonathan Wood" w:date="2020-08-27T12:28:00Z">
        <w:r w:rsidR="00BF11D6">
          <w:rPr>
            <w:b/>
            <w:iCs/>
          </w:rPr>
          <w:t>is</w:t>
        </w:r>
      </w:ins>
      <w:ins w:id="51" w:author="Jonathan Wood" w:date="2020-08-27T10:24:00Z">
        <w:r w:rsidR="00044054">
          <w:rPr>
            <w:b/>
            <w:iCs/>
          </w:rPr>
          <w:t xml:space="preserve"> </w:t>
        </w:r>
      </w:ins>
      <w:r w:rsidR="005B1A09">
        <w:rPr>
          <w:b/>
          <w:iCs/>
        </w:rPr>
        <w:t>velocity-based</w:t>
      </w:r>
      <w:ins w:id="52" w:author="Jonathan Wood" w:date="2020-08-27T10:24:00Z">
        <w:r w:rsidR="00044054">
          <w:rPr>
            <w:b/>
            <w:iCs/>
          </w:rPr>
          <w:t xml:space="preserve"> tracking method</w:t>
        </w:r>
      </w:ins>
      <w:r w:rsidR="008278C8" w:rsidRPr="008A620A">
        <w:rPr>
          <w:b/>
          <w:iCs/>
        </w:rPr>
        <w:t xml:space="preserve"> (lines</w:t>
      </w:r>
      <w:r w:rsidR="00E3050D" w:rsidRPr="008A620A">
        <w:rPr>
          <w:b/>
          <w:iCs/>
        </w:rPr>
        <w:t xml:space="preserve"> 144-145</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6258AA08" w:rsidR="00A63840" w:rsidRPr="008A620A" w:rsidRDefault="00941D3E" w:rsidP="008B5B26">
      <w:pPr>
        <w:pStyle w:val="ListParagraph"/>
        <w:autoSpaceDE w:val="0"/>
        <w:autoSpaceDN w:val="0"/>
        <w:adjustRightInd w:val="0"/>
        <w:ind w:left="360"/>
        <w:rPr>
          <w:b/>
          <w:iCs/>
        </w:rPr>
      </w:pPr>
      <w:r w:rsidRPr="008A620A">
        <w:rPr>
          <w:b/>
          <w:iCs/>
        </w:rPr>
        <w:t xml:space="preserve">We thank the reviewer for this </w:t>
      </w:r>
      <w:r w:rsidR="00F140B1" w:rsidRPr="008A620A">
        <w:rPr>
          <w:b/>
          <w:iCs/>
        </w:rPr>
        <w:t>suggestion,</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Proposed analysis pipeline</w:t>
      </w:r>
      <w:r w:rsidR="002204B3" w:rsidRPr="008A620A">
        <w:rPr>
          <w:b/>
          <w:iCs/>
        </w:rPr>
        <w:t xml:space="preserve"> section</w:t>
      </w:r>
      <w:r w:rsidR="00340831" w:rsidRPr="008A620A">
        <w:rPr>
          <w:b/>
          <w:iCs/>
        </w:rPr>
        <w:t xml:space="preserve"> (lines 150-15</w:t>
      </w:r>
      <w:r w:rsidR="00C12D72">
        <w:rPr>
          <w:b/>
          <w:iCs/>
        </w:rPr>
        <w:t>5</w:t>
      </w:r>
      <w:r w:rsidR="00340831" w:rsidRPr="008A620A">
        <w:rPr>
          <w:b/>
          <w:iCs/>
        </w:rPr>
        <w:t>)</w:t>
      </w:r>
      <w:r w:rsidR="002204B3" w:rsidRPr="008A620A">
        <w:rPr>
          <w:b/>
          <w:iCs/>
        </w:rPr>
        <w:t xml:space="preserve">. </w:t>
      </w:r>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see lines 133-134),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r w:rsidR="00E3050D" w:rsidRPr="008A620A">
        <w:rPr>
          <w:b/>
          <w:iCs/>
        </w:rPr>
        <w:t>133-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e have also added the specific analysis of </w:t>
      </w:r>
      <w:r w:rsidR="00E3050D" w:rsidRPr="008A620A">
        <w:rPr>
          <w:b/>
          <w:iCs/>
        </w:rPr>
        <w:t>leading and trailing</w:t>
      </w:r>
      <w:r w:rsidR="001D30E8" w:rsidRPr="008A620A">
        <w:rPr>
          <w:b/>
          <w:iCs/>
        </w:rPr>
        <w:t xml:space="preserve"> leg asymmetry to </w:t>
      </w:r>
      <w:r w:rsidR="00664A22" w:rsidRPr="008A620A">
        <w:rPr>
          <w:b/>
          <w:iCs/>
        </w:rPr>
        <w:t xml:space="preserve">the </w:t>
      </w:r>
      <w:r w:rsidR="00304D09" w:rsidRPr="008A620A">
        <w:rPr>
          <w:b/>
          <w:iCs/>
        </w:rPr>
        <w:t>Proposed</w:t>
      </w:r>
      <w:r w:rsidR="001D30E8" w:rsidRPr="008A620A">
        <w:rPr>
          <w:b/>
          <w:iCs/>
        </w:rPr>
        <w:t xml:space="preserve"> </w:t>
      </w:r>
      <w:r w:rsidR="00664A22" w:rsidRPr="008A620A">
        <w:rPr>
          <w:b/>
          <w:iCs/>
        </w:rPr>
        <w:t xml:space="preserve">analysis </w:t>
      </w:r>
      <w:r w:rsidR="00304D09" w:rsidRPr="008A620A">
        <w:rPr>
          <w:b/>
          <w:iCs/>
        </w:rPr>
        <w:t xml:space="preserve">pipeline </w:t>
      </w:r>
      <w:r w:rsidR="001D30E8" w:rsidRPr="008A620A">
        <w:rPr>
          <w:b/>
          <w:iCs/>
        </w:rPr>
        <w:t>section (line</w:t>
      </w:r>
      <w:r w:rsidR="00E3050D" w:rsidRPr="008A620A">
        <w:rPr>
          <w:b/>
          <w:iCs/>
        </w:rPr>
        <w:t>s 150-151</w:t>
      </w:r>
      <w:r w:rsidR="001D30E8" w:rsidRPr="008A620A">
        <w:rPr>
          <w:b/>
          <w:iCs/>
        </w:rPr>
        <w:t>). W</w:t>
      </w:r>
      <w:r w:rsidR="00664A22" w:rsidRPr="008A620A">
        <w:rPr>
          <w:b/>
          <w:iCs/>
        </w:rPr>
        <w:t>e</w:t>
      </w:r>
      <w:r w:rsidR="001D30E8" w:rsidRPr="008A620A">
        <w:rPr>
          <w:b/>
          <w:iCs/>
        </w:rPr>
        <w:t xml:space="preserve"> now plan to report this analysis so the reader can gain insight on the use-dependent</w:t>
      </w:r>
      <w:r w:rsidR="00304D09" w:rsidRPr="008A620A">
        <w:rPr>
          <w:b/>
          <w:iCs/>
        </w:rPr>
        <w:t xml:space="preserve"> learning</w:t>
      </w:r>
      <w:r w:rsidR="001D30E8" w:rsidRPr="008A620A">
        <w:rPr>
          <w:b/>
          <w:iCs/>
        </w:rPr>
        <w:t xml:space="preserve"> task in a figure </w:t>
      </w:r>
      <w:r w:rsidR="00F140B1" w:rsidRPr="008A620A">
        <w:rPr>
          <w:b/>
          <w:iCs/>
        </w:rPr>
        <w:t>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61A5C9A2"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 xml:space="preserve">to equation 1.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F75C9D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roposed analysis pipeline section (line</w:t>
      </w:r>
      <w:r w:rsidR="00340831" w:rsidRPr="008A620A">
        <w:rPr>
          <w:b/>
          <w:iCs/>
          <w:color w:val="000000"/>
        </w:rPr>
        <w:t xml:space="preserve">s </w:t>
      </w:r>
      <w:r w:rsidR="00856C1C">
        <w:rPr>
          <w:b/>
          <w:iCs/>
          <w:color w:val="000000"/>
        </w:rPr>
        <w:t>167-168</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4CCCA4B"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Figur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72C9DF9C"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del w:id="53" w:author="Hyosub Kim" w:date="2020-08-28T15:53:00Z">
        <w:r w:rsidR="00E35E74" w:rsidRPr="00856C1C" w:rsidDel="00001301">
          <w:rPr>
            <w:b/>
            <w:iCs/>
            <w:color w:val="000000"/>
          </w:rPr>
          <w:delText xml:space="preserve">a </w:delText>
        </w:r>
      </w:del>
      <w:r w:rsidR="000E0C2D" w:rsidRPr="00856C1C">
        <w:rPr>
          <w:b/>
          <w:iCs/>
          <w:color w:val="000000"/>
        </w:rPr>
        <w:t xml:space="preserve">stride by stride data to the pilot data figure (Figur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figure in this document </w:t>
      </w:r>
      <w:r w:rsidR="00F22050" w:rsidRPr="00856C1C">
        <w:rPr>
          <w:b/>
          <w:iCs/>
          <w:color w:val="000000"/>
        </w:rPr>
        <w:t>(supplement</w:t>
      </w:r>
      <w:r w:rsidR="00802460">
        <w:rPr>
          <w:b/>
          <w:iCs/>
          <w:color w:val="000000"/>
        </w:rPr>
        <w:t>al</w:t>
      </w:r>
      <w:r w:rsidR="00F22050" w:rsidRPr="00856C1C">
        <w:rPr>
          <w:b/>
          <w:iCs/>
          <w:color w:val="000000"/>
        </w:rPr>
        <w:t xml:space="preserve"> figur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figur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Model </w:t>
      </w:r>
      <w:r w:rsidR="004D7AB3" w:rsidRPr="00856C1C">
        <w:rPr>
          <w:b/>
          <w:iCs/>
          <w:color w:val="000000"/>
        </w:rPr>
        <w:t xml:space="preserve">Based Methods </w:t>
      </w:r>
      <w:r w:rsidR="00E35E74" w:rsidRPr="00856C1C">
        <w:rPr>
          <w:b/>
          <w:iCs/>
          <w:color w:val="000000"/>
        </w:rPr>
        <w:t>(lines</w:t>
      </w:r>
      <w:r w:rsidR="00856C1C">
        <w:rPr>
          <w:b/>
          <w:iCs/>
          <w:color w:val="000000"/>
        </w:rPr>
        <w:t xml:space="preserve"> 376-378</w:t>
      </w:r>
      <w:r w:rsidR="00E35E74" w:rsidRPr="00856C1C">
        <w:rPr>
          <w:b/>
          <w:iCs/>
          <w:color w:val="000000"/>
        </w:rPr>
        <w:t xml:space="preserve">). </w:t>
      </w:r>
      <w:r w:rsidR="0063196A" w:rsidRPr="00856C1C">
        <w:rPr>
          <w:b/>
          <w:iCs/>
          <w:color w:val="000000"/>
        </w:rPr>
        <w:t xml:space="preserve">This figur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ins w:id="54" w:author="Jonathan Wood" w:date="2020-08-27T10:27:00Z">
        <w:r w:rsidR="006F760B">
          <w:rPr>
            <w:b/>
            <w:iCs/>
            <w:color w:val="000000"/>
          </w:rPr>
          <w:t>r</w:t>
        </w:r>
      </w:ins>
      <w:del w:id="55" w:author="Jonathan Wood" w:date="2020-08-27T10:27:00Z">
        <w:r w:rsidR="006614DB" w:rsidRPr="00856C1C" w:rsidDel="006F760B">
          <w:rPr>
            <w:b/>
            <w:iCs/>
            <w:color w:val="000000"/>
          </w:rPr>
          <w:delText>R</w:delText>
        </w:r>
      </w:del>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figure</w:t>
      </w:r>
      <w:r w:rsidR="0063196A" w:rsidRPr="00856C1C">
        <w:rPr>
          <w:b/>
          <w:iCs/>
          <w:color w:val="000000"/>
        </w:rPr>
        <w:t xml:space="preserve">. </w:t>
      </w:r>
      <w:r w:rsidR="00426DD5" w:rsidRPr="00856C1C">
        <w:rPr>
          <w:b/>
          <w:iCs/>
          <w:color w:val="000000"/>
        </w:rPr>
        <w:t xml:space="preserve">We plan on </w:t>
      </w:r>
      <w:r w:rsidR="006614DB" w:rsidRPr="00856C1C">
        <w:rPr>
          <w:b/>
          <w:iCs/>
          <w:color w:val="000000"/>
        </w:rPr>
        <w:t>reporting</w:t>
      </w:r>
      <w:r w:rsidR="00426DD5" w:rsidRPr="00856C1C">
        <w:rPr>
          <w:b/>
          <w:iCs/>
          <w:color w:val="000000"/>
        </w:rPr>
        <w:t xml:space="preserve"> a similar figure when we resubmit for </w:t>
      </w:r>
      <w:ins w:id="56" w:author="Hyosub Kim" w:date="2020-08-28T15:53:00Z">
        <w:r w:rsidR="00001301">
          <w:rPr>
            <w:b/>
            <w:iCs/>
            <w:color w:val="000000"/>
          </w:rPr>
          <w:t>a potential</w:t>
        </w:r>
      </w:ins>
      <w:ins w:id="57" w:author="Hyosub Kim" w:date="2020-08-28T15:54:00Z">
        <w:r w:rsidR="00001301">
          <w:rPr>
            <w:b/>
            <w:iCs/>
            <w:color w:val="000000"/>
          </w:rPr>
          <w:t xml:space="preserve"> </w:t>
        </w:r>
      </w:ins>
      <w:r w:rsidR="00426DD5" w:rsidRPr="00856C1C">
        <w:rPr>
          <w:b/>
          <w:iCs/>
          <w:color w:val="000000"/>
        </w:rPr>
        <w:t>phase 2</w:t>
      </w:r>
      <w:r w:rsidR="006614DB" w:rsidRPr="00856C1C">
        <w:rPr>
          <w:b/>
          <w:iCs/>
          <w:color w:val="000000"/>
        </w:rPr>
        <w:t xml:space="preserve"> </w:t>
      </w:r>
      <w:ins w:id="58" w:author="Hyosub Kim" w:date="2020-08-28T15:54:00Z">
        <w:r w:rsidR="00001301">
          <w:rPr>
            <w:b/>
            <w:iCs/>
            <w:color w:val="000000"/>
          </w:rPr>
          <w:t xml:space="preserve">report </w:t>
        </w:r>
      </w:ins>
      <w:commentRangeStart w:id="59"/>
      <w:r w:rsidR="006614DB" w:rsidRPr="00856C1C">
        <w:rPr>
          <w:b/>
          <w:iCs/>
          <w:color w:val="000000"/>
        </w:rPr>
        <w:t>(lines</w:t>
      </w:r>
      <w:r w:rsidR="00856C1C">
        <w:rPr>
          <w:b/>
          <w:iCs/>
          <w:color w:val="000000"/>
        </w:rPr>
        <w:t xml:space="preserve"> 379-380</w:t>
      </w:r>
      <w:r w:rsidR="006614DB" w:rsidRPr="00856C1C">
        <w:rPr>
          <w:b/>
          <w:iCs/>
          <w:color w:val="000000"/>
        </w:rPr>
        <w:t>)</w:t>
      </w:r>
      <w:commentRangeEnd w:id="59"/>
      <w:r w:rsidR="002C1BA6">
        <w:rPr>
          <w:rStyle w:val="CommentReference"/>
        </w:rPr>
        <w:commentReference w:id="59"/>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353CF446"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Figure 1</w:t>
      </w:r>
      <w:r w:rsidR="00856C1C">
        <w:rPr>
          <w:i/>
          <w:iCs/>
          <w:color w:val="000000"/>
        </w:rPr>
        <w:t>:</w:t>
      </w:r>
    </w:p>
    <w:p w14:paraId="64BFF6AA" w14:textId="0983A08C" w:rsidR="00856C1C" w:rsidRPr="00D33A29" w:rsidRDefault="00856C1C" w:rsidP="00D33A29">
      <w:pPr>
        <w:pStyle w:val="ListParagraph"/>
        <w:autoSpaceDE w:val="0"/>
        <w:autoSpaceDN w:val="0"/>
        <w:adjustRightInd w:val="0"/>
        <w:ind w:left="360"/>
        <w:rPr>
          <w:i/>
          <w:iCs/>
          <w:color w:val="000000"/>
        </w:rPr>
      </w:pPr>
      <w:r>
        <w:rPr>
          <w:i/>
          <w:iCs/>
          <w:noProof/>
          <w:color w:val="000000"/>
        </w:rPr>
        <w:drawing>
          <wp:inline distT="0" distB="0" distL="0" distR="0" wp14:anchorId="19B2C20D" wp14:editId="48A8AD57">
            <wp:extent cx="5299277" cy="340995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1" cstate="print">
                      <a:extLst>
                        <a:ext uri="{28A0092B-C50C-407E-A947-70E740481C1C}">
                          <a14:useLocalDpi xmlns:a14="http://schemas.microsoft.com/office/drawing/2010/main" val="0"/>
                        </a:ext>
                      </a:extLst>
                    </a:blip>
                    <a:srcRect t="4429"/>
                    <a:stretch/>
                  </pic:blipFill>
                  <pic:spPr bwMode="auto">
                    <a:xfrm>
                      <a:off x="0" y="0"/>
                      <a:ext cx="5300022" cy="3410429"/>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lastRenderedPageBreak/>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2EB5CBCB"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odels section of statistical analysis (lines</w:t>
      </w:r>
      <w:r w:rsidR="00BB3979" w:rsidRPr="0044702E">
        <w:rPr>
          <w:b/>
          <w:iCs/>
        </w:rPr>
        <w:t xml:space="preserve"> </w:t>
      </w:r>
      <w:r w:rsidR="00B111C4" w:rsidRPr="0044702E">
        <w:rPr>
          <w:b/>
          <w:iCs/>
        </w:rPr>
        <w:t>3</w:t>
      </w:r>
      <w:r w:rsidR="003043AB" w:rsidRPr="0044702E">
        <w:rPr>
          <w:b/>
          <w:iCs/>
        </w:rPr>
        <w:t>7</w:t>
      </w:r>
      <w:r w:rsidR="0044702E">
        <w:rPr>
          <w:b/>
          <w:iCs/>
        </w:rPr>
        <w:t>6</w:t>
      </w:r>
      <w:r w:rsidR="00B111C4" w:rsidRPr="0044702E">
        <w:rPr>
          <w:b/>
          <w:iCs/>
        </w:rPr>
        <w:t>-3</w:t>
      </w:r>
      <w:r w:rsidR="003043AB" w:rsidRPr="0044702E">
        <w:rPr>
          <w:b/>
          <w:iCs/>
        </w:rPr>
        <w:t>7</w:t>
      </w:r>
      <w:r w:rsidR="0044702E">
        <w:rPr>
          <w:b/>
          <w:iCs/>
        </w:rPr>
        <w:t>8</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10D6411B" w:rsidR="00B16B1B" w:rsidRPr="0044702E" w:rsidRDefault="00664A22" w:rsidP="0016747B">
      <w:pPr>
        <w:pStyle w:val="ListParagraph"/>
        <w:autoSpaceDE w:val="0"/>
        <w:autoSpaceDN w:val="0"/>
        <w:adjustRightInd w:val="0"/>
        <w:ind w:left="360"/>
        <w:rPr>
          <w:b/>
          <w:iCs/>
          <w:color w:val="000000"/>
        </w:rPr>
      </w:pPr>
      <w:r w:rsidRPr="0044702E">
        <w:rPr>
          <w:b/>
          <w:iCs/>
          <w:color w:val="000000"/>
        </w:rPr>
        <w:t>Th</w:t>
      </w:r>
      <w:r w:rsidR="00804F31">
        <w:rPr>
          <w:b/>
          <w:iCs/>
          <w:color w:val="000000"/>
        </w:rPr>
        <w:t>is is an excellent point and the</w:t>
      </w:r>
      <w:r w:rsidRPr="0044702E">
        <w:rPr>
          <w:b/>
          <w:iCs/>
          <w:color w:val="000000"/>
        </w:rPr>
        <w:t xml:space="preserve"> reviewer is correct</w:t>
      </w:r>
      <w:r w:rsidR="00B16B1B" w:rsidRPr="0044702E">
        <w:rPr>
          <w:b/>
          <w:iCs/>
          <w:color w:val="000000"/>
        </w:rPr>
        <w:t xml:space="preserve"> with regard to how use-dependent learning is impacted by the error signal in the context of this study</w:t>
      </w:r>
      <w:r w:rsidR="00D677CD">
        <w:rPr>
          <w:b/>
          <w:iCs/>
          <w:color w:val="000000"/>
        </w:rPr>
        <w:t>.</w:t>
      </w:r>
      <w:r w:rsidR="0044702E">
        <w:rPr>
          <w:b/>
          <w:iCs/>
          <w:color w:val="000000"/>
        </w:rPr>
        <w:t xml:space="preserve"> W</w:t>
      </w:r>
      <w:r w:rsidR="00452CFA" w:rsidRPr="0044702E">
        <w:rPr>
          <w:b/>
          <w:iCs/>
          <w:color w:val="000000"/>
        </w:rPr>
        <w:t xml:space="preserve">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 Based methods section</w:t>
      </w:r>
      <w:r w:rsidR="006614DB" w:rsidRPr="0044702E">
        <w:rPr>
          <w:b/>
          <w:iCs/>
          <w:color w:val="000000"/>
        </w:rPr>
        <w:t xml:space="preserve"> (lines</w:t>
      </w:r>
      <w:r w:rsidR="0044702E">
        <w:rPr>
          <w:b/>
          <w:iCs/>
          <w:color w:val="000000"/>
        </w:rPr>
        <w:t xml:space="preserve"> 237-238</w:t>
      </w:r>
      <w:r w:rsidR="006614DB" w:rsidRPr="0044702E">
        <w:rPr>
          <w:b/>
          <w:iCs/>
          <w:color w:val="000000"/>
        </w:rPr>
        <w:t>)</w:t>
      </w:r>
      <w:r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383DA02D"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Pr="0044702E">
        <w:rPr>
          <w:b/>
          <w:iCs/>
          <w:color w:val="000000"/>
        </w:rPr>
        <w:t>was not clear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 xml:space="preserve">Model Based Methods section (lines </w:t>
      </w:r>
      <w:r w:rsidR="00B111C4" w:rsidRPr="0044702E">
        <w:rPr>
          <w:b/>
          <w:iCs/>
          <w:color w:val="000000"/>
        </w:rPr>
        <w:t>23</w:t>
      </w:r>
      <w:r w:rsidR="0044702E">
        <w:rPr>
          <w:b/>
          <w:iCs/>
          <w:color w:val="000000"/>
        </w:rPr>
        <w:t>7</w:t>
      </w:r>
      <w:r w:rsidR="00B111C4" w:rsidRPr="0044702E">
        <w:rPr>
          <w:b/>
          <w:iCs/>
          <w:color w:val="000000"/>
        </w:rPr>
        <w:t>-23</w:t>
      </w:r>
      <w:r w:rsidR="0044702E">
        <w:rPr>
          <w:b/>
          <w:iCs/>
          <w:color w:val="000000"/>
        </w:rPr>
        <w:t>8</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commentRangeStart w:id="60"/>
      <w:r w:rsidR="00F140B1" w:rsidRPr="0044702E">
        <w:rPr>
          <w:b/>
          <w:iCs/>
          <w:color w:val="000000"/>
        </w:rPr>
        <w:t>“...</w:t>
      </w:r>
      <w:ins w:id="61" w:author="Hyosub Kim" w:date="2020-08-28T16:04:00Z">
        <w:r w:rsidR="009E030D" w:rsidRPr="009E030D">
          <w:rPr>
            <w:b/>
            <w:i/>
            <w:rPrChange w:id="62" w:author="Hyosub Kim" w:date="2020-08-28T16:04:00Z">
              <w:rPr/>
            </w:rPrChange>
          </w:rPr>
          <w:t>Here, the update is a function of the motor output which, in this experiment, changes based on the error signal, due to strategic learning (equation 3), and the slowly evolving use-dependent bias.</w:t>
        </w:r>
      </w:ins>
      <w:del w:id="63" w:author="Hyosub Kim" w:date="2020-08-28T16:04:00Z">
        <w:r w:rsidR="00F140B1" w:rsidRPr="0044702E" w:rsidDel="009E030D">
          <w:rPr>
            <w:b/>
            <w:iCs/>
            <w:color w:val="000000"/>
          </w:rPr>
          <w:delText>the update is a function of the motor output which changes based on the error signal…</w:delText>
        </w:r>
      </w:del>
      <w:r w:rsidR="00F140B1" w:rsidRPr="0044702E">
        <w:rPr>
          <w:b/>
          <w:iCs/>
          <w:color w:val="000000"/>
        </w:rPr>
        <w:t>”</w:t>
      </w:r>
      <w:commentRangeEnd w:id="60"/>
      <w:r w:rsidR="009E030D">
        <w:rPr>
          <w:rStyle w:val="CommentReference"/>
        </w:rPr>
        <w:commentReference w:id="60"/>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6B98007A"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46-250.</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initially highly variab</w:t>
      </w:r>
      <w:ins w:id="64" w:author="Jonathan Wood" w:date="2020-08-27T10:32:00Z">
        <w:r w:rsidR="006F760B">
          <w:rPr>
            <w:b/>
            <w:iCs/>
          </w:rPr>
          <w:t>le</w:t>
        </w:r>
      </w:ins>
      <w:del w:id="65" w:author="Jonathan Wood" w:date="2020-08-27T10:32:00Z">
        <w:r w:rsidR="00816FB0" w:rsidRPr="00750168" w:rsidDel="006F760B">
          <w:rPr>
            <w:b/>
            <w:iCs/>
          </w:rPr>
          <w:delText>ility</w:delText>
        </w:r>
      </w:del>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w:t>
      </w:r>
      <w:r w:rsidR="00DD2990" w:rsidRPr="00750168">
        <w:rPr>
          <w:b/>
          <w:iCs/>
        </w:rPr>
        <w:lastRenderedPageBreak/>
        <w:t xml:space="preserve">experiment than in the other two experiments from the paper, </w:t>
      </w:r>
      <w:del w:id="66" w:author="Hyosub Kim" w:date="2020-08-28T16:07:00Z">
        <w:r w:rsidR="00DD2990" w:rsidRPr="00750168" w:rsidDel="004C6B65">
          <w:rPr>
            <w:b/>
            <w:iCs/>
          </w:rPr>
          <w:delText>even though the other experiments</w:delText>
        </w:r>
      </w:del>
      <w:ins w:id="67" w:author="Hyosub Kim" w:date="2020-08-28T16:07:00Z">
        <w:r w:rsidR="004C6B65">
          <w:rPr>
            <w:b/>
            <w:iCs/>
          </w:rPr>
          <w:t>which</w:t>
        </w:r>
      </w:ins>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w:t>
      </w:r>
      <w:del w:id="68" w:author="Hyosub Kim" w:date="2020-08-28T16:07:00Z">
        <w:r w:rsidR="00DD2990" w:rsidRPr="00750168" w:rsidDel="004C6B65">
          <w:rPr>
            <w:b/>
            <w:iCs/>
          </w:rPr>
          <w:delText xml:space="preserve">controversy </w:delText>
        </w:r>
      </w:del>
      <w:ins w:id="69" w:author="Hyosub Kim" w:date="2020-08-28T16:07:00Z">
        <w:r w:rsidR="004C6B65">
          <w:rPr>
            <w:b/>
            <w:iCs/>
          </w:rPr>
          <w:t>question</w:t>
        </w:r>
        <w:r w:rsidR="004C6B65" w:rsidRPr="00750168">
          <w:rPr>
            <w:b/>
            <w:iCs/>
          </w:rPr>
          <w:t xml:space="preserve"> </w:t>
        </w:r>
      </w:ins>
      <w:del w:id="70" w:author="Hyosub Kim" w:date="2020-08-28T16:07:00Z">
        <w:r w:rsidR="00DD2990" w:rsidRPr="00750168" w:rsidDel="004C6B65">
          <w:rPr>
            <w:b/>
            <w:iCs/>
          </w:rPr>
          <w:delText xml:space="preserve">over </w:delText>
        </w:r>
      </w:del>
      <w:ins w:id="71" w:author="Hyosub Kim" w:date="2020-08-28T16:07:00Z">
        <w:r w:rsidR="004C6B65">
          <w:rPr>
            <w:b/>
            <w:iCs/>
          </w:rPr>
          <w:t>of</w:t>
        </w:r>
        <w:r w:rsidR="004C6B65" w:rsidRPr="00750168">
          <w:rPr>
            <w:b/>
            <w:iCs/>
          </w:rPr>
          <w:t xml:space="preserve"> </w:t>
        </w:r>
      </w:ins>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6B212786"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We explain this fitting process, in the simulations section (lines</w:t>
      </w:r>
      <w:r w:rsidR="00EE5D45" w:rsidRPr="00750168">
        <w:rPr>
          <w:b/>
          <w:iCs/>
        </w:rPr>
        <w:t xml:space="preserve"> 4</w:t>
      </w:r>
      <w:r w:rsidR="00496086">
        <w:rPr>
          <w:b/>
          <w:iCs/>
        </w:rPr>
        <w:t>66</w:t>
      </w:r>
      <w:r w:rsidR="00EE5D45" w:rsidRPr="00750168">
        <w:rPr>
          <w:b/>
          <w:iCs/>
        </w:rPr>
        <w:t>-46</w:t>
      </w:r>
      <w:r w:rsidR="00496086">
        <w:rPr>
          <w:b/>
          <w:iCs/>
        </w:rPr>
        <w:t>8</w:t>
      </w:r>
      <w:r w:rsidR="00707631" w:rsidRPr="00750168">
        <w:rPr>
          <w:b/>
          <w:iCs/>
        </w:rPr>
        <w:t xml:space="preserve">). </w:t>
      </w:r>
      <w:ins w:id="72" w:author="Jonathan Wood" w:date="2020-08-27T10:33:00Z">
        <w:r w:rsidR="006F760B">
          <w:rPr>
            <w:b/>
            <w:iCs/>
          </w:rPr>
          <w:t>Also see supplement</w:t>
        </w:r>
      </w:ins>
      <w:r w:rsidR="00802460">
        <w:rPr>
          <w:b/>
          <w:iCs/>
        </w:rPr>
        <w:t xml:space="preserve">al </w:t>
      </w:r>
      <w:ins w:id="73" w:author="Jonathan Wood" w:date="2020-08-27T10:33:00Z">
        <w:r w:rsidR="006F760B">
          <w:rPr>
            <w:b/>
            <w:iCs/>
          </w:rPr>
          <w:t xml:space="preserve">figure </w:t>
        </w:r>
        <w:del w:id="74" w:author="Hyosub Kim" w:date="2020-08-28T16:09:00Z">
          <w:r w:rsidR="006F760B" w:rsidDel="004C6B65">
            <w:rPr>
              <w:b/>
              <w:iCs/>
            </w:rPr>
            <w:delText>on</w:delText>
          </w:r>
        </w:del>
      </w:ins>
      <w:ins w:id="75" w:author="Hyosub Kim" w:date="2020-08-28T16:09:00Z">
        <w:r w:rsidR="004C6B65">
          <w:rPr>
            <w:b/>
            <w:iCs/>
          </w:rPr>
          <w:t>1(?)</w:t>
        </w:r>
      </w:ins>
      <w:ins w:id="76" w:author="Jonathan Wood" w:date="2020-08-27T10:33:00Z">
        <w:r w:rsidR="006F760B">
          <w:rPr>
            <w:b/>
            <w:iCs/>
          </w:rPr>
          <w:t xml:space="preserve"> and our </w:t>
        </w:r>
        <w:del w:id="77" w:author="Hyosub Kim" w:date="2020-08-28T16:09:00Z">
          <w:r w:rsidR="006F760B" w:rsidDel="004C6B65">
            <w:rPr>
              <w:b/>
              <w:iCs/>
            </w:rPr>
            <w:delText>response to R1</w:delText>
          </w:r>
        </w:del>
      </w:ins>
      <w:ins w:id="78" w:author="Hyosub Kim" w:date="2020-08-28T16:09:00Z">
        <w:r w:rsidR="004C6B65">
          <w:rPr>
            <w:b/>
            <w:iCs/>
          </w:rPr>
          <w:t>next response to</w:t>
        </w:r>
      </w:ins>
      <w:ins w:id="79" w:author="Jonathan Wood" w:date="2020-08-27T10:33:00Z">
        <w:r w:rsidR="006F760B">
          <w:rPr>
            <w:b/>
            <w:iCs/>
          </w:rPr>
          <w:t xml:space="preserve"> comment #12.</w:t>
        </w:r>
      </w:ins>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82C8AA4"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 Based Methods section (lines 24</w:t>
      </w:r>
      <w:r w:rsidR="00496086">
        <w:rPr>
          <w:b/>
          <w:iCs/>
        </w:rPr>
        <w:t>4</w:t>
      </w:r>
      <w:r w:rsidRPr="00750168">
        <w:rPr>
          <w:b/>
          <w:iCs/>
        </w:rPr>
        <w:t>-24</w:t>
      </w:r>
      <w:r w:rsidR="00496086">
        <w:rPr>
          <w:b/>
          <w:iCs/>
        </w:rPr>
        <w:t>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Pr="00750168">
        <w:rPr>
          <w:b/>
          <w:iCs/>
        </w:rPr>
        <w:t xml:space="preserve">learning rate than </w:t>
      </w:r>
      <w:r w:rsidR="000111BF" w:rsidRPr="00750168">
        <w:rPr>
          <w:b/>
          <w:iCs/>
        </w:rPr>
        <w:t xml:space="preserve">strategic learning (F and C, respectively). </w:t>
      </w:r>
      <w:r w:rsidRPr="00750168">
        <w:rPr>
          <w:b/>
          <w:iCs/>
        </w:rPr>
        <w:t xml:space="preserve">Briefly, </w:t>
      </w:r>
      <w:del w:id="80" w:author="Jonathan Wood" w:date="2020-08-27T08:13:00Z">
        <w:r w:rsidRPr="00750168" w:rsidDel="00496086">
          <w:rPr>
            <w:b/>
            <w:iCs/>
          </w:rPr>
          <w:delText xml:space="preserve">Taylor and Ivry (2011) showed that </w:delText>
        </w:r>
      </w:del>
      <w:r w:rsidR="000D4B99" w:rsidRPr="00750168">
        <w:rPr>
          <w:b/>
          <w:iCs/>
        </w:rPr>
        <w:t>humans can quickly adjust strategic aiming</w:t>
      </w:r>
      <w:r w:rsidRPr="00750168">
        <w:rPr>
          <w:b/>
          <w:iCs/>
        </w:rPr>
        <w:t xml:space="preserve"> </w:t>
      </w:r>
      <w:ins w:id="81" w:author="Hyosub Kim" w:date="2020-08-28T16:27:00Z">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ins>
      <w:ins w:id="82" w:author="Hyosub Kim" w:date="2020-08-28T16:28:00Z">
        <w:r w:rsidR="008D55D0">
          <w:rPr>
            <w:b/>
            <w:iCs/>
          </w:rPr>
          <w:t>)</w:t>
        </w:r>
      </w:ins>
      <w:ins w:id="83" w:author="Hyosub Kim" w:date="2020-08-28T16:27:00Z">
        <w:r w:rsidR="008D55D0">
          <w:rPr>
            <w:b/>
            <w:iCs/>
          </w:rPr>
          <w:t xml:space="preserve"> </w:t>
        </w:r>
      </w:ins>
      <w:r w:rsidRPr="00750168">
        <w:rPr>
          <w:b/>
          <w:iCs/>
        </w:rPr>
        <w:t xml:space="preserve">and </w:t>
      </w:r>
      <w:del w:id="84" w:author="Hyosub Kim" w:date="2020-08-28T16:28:00Z">
        <w:r w:rsidRPr="00750168" w:rsidDel="008D55D0">
          <w:rPr>
            <w:b/>
            <w:iCs/>
          </w:rPr>
          <w:delText>can reach learning rates that are even close to 1</w:delText>
        </w:r>
        <w:r w:rsidR="005C078E" w:rsidRPr="00750168" w:rsidDel="008D55D0">
          <w:rPr>
            <w:b/>
            <w:iCs/>
          </w:rPr>
          <w:delText xml:space="preserve"> (“</w:delText>
        </w:r>
      </w:del>
      <w:ins w:id="85" w:author="Hyosub Kim" w:date="2020-08-28T16:28:00Z">
        <w:r w:rsidR="008D55D0">
          <w:rPr>
            <w:b/>
            <w:iCs/>
          </w:rPr>
          <w:t>with appropriate instruction, demonstrate “</w:t>
        </w:r>
      </w:ins>
      <w:r w:rsidR="005C078E" w:rsidRPr="00750168">
        <w:rPr>
          <w:b/>
          <w:iCs/>
        </w:rPr>
        <w:t>one trial learning”</w:t>
      </w:r>
      <w:ins w:id="86" w:author="Hyosub Kim" w:date="2020-08-28T16:28:00Z">
        <w:r w:rsidR="008D55D0">
          <w:rPr>
            <w:b/>
            <w:iCs/>
          </w:rPr>
          <w:t xml:space="preserve"> (</w:t>
        </w:r>
        <w:proofErr w:type="spellStart"/>
        <w:r w:rsidR="008D55D0">
          <w:rPr>
            <w:b/>
          </w:rPr>
          <w:t>Mazzoni</w:t>
        </w:r>
        <w:proofErr w:type="spellEnd"/>
        <w:r w:rsidR="008D55D0">
          <w:rPr>
            <w:b/>
          </w:rPr>
          <w:t xml:space="preserve"> and Krakauer 2006; </w:t>
        </w:r>
        <w:r w:rsidR="008D55D0" w:rsidRPr="00496086">
          <w:rPr>
            <w:b/>
          </w:rPr>
          <w:t xml:space="preserve">Taylor and </w:t>
        </w:r>
        <w:proofErr w:type="spellStart"/>
        <w:r w:rsidR="008D55D0" w:rsidRPr="00496086">
          <w:rPr>
            <w:b/>
          </w:rPr>
          <w:t>Ivry</w:t>
        </w:r>
        <w:proofErr w:type="spellEnd"/>
        <w:r w:rsidR="008D55D0" w:rsidRPr="00496086">
          <w:rPr>
            <w:b/>
          </w:rPr>
          <w:t>, 2011)</w:t>
        </w:r>
      </w:ins>
      <w:ins w:id="87" w:author="Jonathan Wood" w:date="2020-08-27T08:15:00Z">
        <w:del w:id="88" w:author="Hyosub Kim" w:date="2020-08-28T16:27:00Z">
          <w:r w:rsidR="00496086" w:rsidDel="008D55D0">
            <w:rPr>
              <w:b/>
              <w:iCs/>
            </w:rPr>
            <w:delText>;</w:delText>
          </w:r>
        </w:del>
      </w:ins>
      <w:del w:id="89" w:author="Jonathan Wood" w:date="2020-08-27T08:15:00Z">
        <w:r w:rsidR="005C078E" w:rsidRPr="00750168" w:rsidDel="00496086">
          <w:rPr>
            <w:b/>
            <w:iCs/>
          </w:rPr>
          <w:delText>)</w:delText>
        </w:r>
      </w:del>
      <w:ins w:id="90" w:author="Jonathan Wood" w:date="2020-08-27T08:14:00Z">
        <w:del w:id="91" w:author="Hyosub Kim" w:date="2020-08-28T16:27:00Z">
          <w:r w:rsidR="00496086" w:rsidDel="008D55D0">
            <w:rPr>
              <w:b/>
              <w:iCs/>
            </w:rPr>
            <w:delText xml:space="preserve"> </w:delText>
          </w:r>
        </w:del>
      </w:ins>
      <w:del w:id="92" w:author="Hyosub Kim" w:date="2020-08-28T16:27:00Z">
        <w:r w:rsidR="00496086" w:rsidRPr="00496086" w:rsidDel="008D55D0">
          <w:rPr>
            <w:b/>
            <w:iCs/>
          </w:rPr>
          <w:fldChar w:fldCharType="begin"/>
        </w:r>
        <w:r w:rsidR="00496086" w:rsidRPr="00496086" w:rsidDel="008D55D0">
          <w:rPr>
            <w:b/>
            <w:iCs/>
          </w:rPr>
          <w:del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delInstrText>
        </w:r>
        <w:r w:rsidR="00496086" w:rsidRPr="00496086" w:rsidDel="008D55D0">
          <w:rPr>
            <w:b/>
            <w:iCs/>
          </w:rPr>
          <w:fldChar w:fldCharType="separate"/>
        </w:r>
        <w:r w:rsidR="00496086" w:rsidRPr="00496086" w:rsidDel="008D55D0">
          <w:rPr>
            <w:b/>
          </w:rPr>
          <w:delText>(Bond and Taylor, 2015; Haith et al., 2015; Morehead et al., 2015; Taylor and Ivry, 2011)</w:delText>
        </w:r>
        <w:r w:rsidR="00496086" w:rsidRPr="00496086" w:rsidDel="008D55D0">
          <w:rPr>
            <w:b/>
            <w:iCs/>
          </w:rPr>
          <w:fldChar w:fldCharType="end"/>
        </w:r>
      </w:del>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ins w:id="93" w:author="Jonathan Wood" w:date="2020-08-27T12:34:00Z">
        <w:r w:rsidR="00BF11D6">
          <w:rPr>
            <w:b/>
            <w:iCs/>
          </w:rPr>
          <w:t xml:space="preserve">which is </w:t>
        </w:r>
      </w:ins>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w:t>
      </w:r>
      <w:ins w:id="94" w:author="Hyosub Kim" w:date="2020-08-28T16:25:00Z">
        <w:r w:rsidR="007B4700">
          <w:rPr>
            <w:b/>
            <w:iCs/>
          </w:rPr>
          <w:t xml:space="preserve">took a similar approach to parameter constraints as several papers in the field (e.g., Smith et al. 2006, Taylor and </w:t>
        </w:r>
        <w:proofErr w:type="spellStart"/>
        <w:r w:rsidR="007B4700">
          <w:rPr>
            <w:b/>
            <w:iCs/>
          </w:rPr>
          <w:t>Ivry</w:t>
        </w:r>
        <w:proofErr w:type="spellEnd"/>
        <w:r w:rsidR="007B4700">
          <w:rPr>
            <w:b/>
            <w:iCs/>
          </w:rPr>
          <w:t xml:space="preserve"> 2011, </w:t>
        </w:r>
        <w:proofErr w:type="spellStart"/>
        <w:r w:rsidR="007B4700">
          <w:rPr>
            <w:b/>
            <w:iCs/>
          </w:rPr>
          <w:t>Roemmich</w:t>
        </w:r>
        <w:proofErr w:type="spellEnd"/>
        <w:r w:rsidR="007B4700">
          <w:rPr>
            <w:b/>
            <w:iCs/>
          </w:rPr>
          <w:t xml:space="preserve"> et al. 2016) and </w:t>
        </w:r>
      </w:ins>
      <w:r w:rsidRPr="00496086">
        <w:rPr>
          <w:b/>
          <w:iCs/>
        </w:rPr>
        <w:t>reasoned that strategy must be many times faster than use-dependent learning</w:t>
      </w:r>
      <w:r w:rsidR="000D4B99" w:rsidRPr="00496086">
        <w:rPr>
          <w:b/>
          <w:iCs/>
        </w:rPr>
        <w:t>.</w:t>
      </w:r>
      <w:r w:rsidR="002B52DF">
        <w:rPr>
          <w:b/>
          <w:iCs/>
        </w:rPr>
        <w:t xml:space="preserve"> </w:t>
      </w:r>
      <w:del w:id="95" w:author="Hyosub Kim" w:date="2020-08-28T16:21:00Z">
        <w:r w:rsidR="00F136EF" w:rsidDel="007B4700">
          <w:rPr>
            <w:b/>
            <w:iCs/>
          </w:rPr>
          <w:delText>Constraints are also used in models by</w:delText>
        </w:r>
      </w:del>
      <w:del w:id="96" w:author="Hyosub Kim" w:date="2020-08-28T16:24:00Z">
        <w:r w:rsidR="00F136EF" w:rsidDel="007B4700">
          <w:rPr>
            <w:b/>
            <w:iCs/>
          </w:rPr>
          <w:delText xml:space="preserve"> Smith et al. 2006 </w:delText>
        </w:r>
      </w:del>
      <w:del w:id="97" w:author="Hyosub Kim" w:date="2020-08-28T16:21:00Z">
        <w:r w:rsidR="00F136EF" w:rsidDel="007B4700">
          <w:rPr>
            <w:b/>
            <w:iCs/>
          </w:rPr>
          <w:delText xml:space="preserve">and Roemmich et al. 2016 to </w:delText>
        </w:r>
      </w:del>
      <w:del w:id="98" w:author="Hyosub Kim" w:date="2020-08-28T16:24:00Z">
        <w:r w:rsidR="00F136EF" w:rsidDel="007B4700">
          <w:rPr>
            <w:b/>
            <w:iCs/>
          </w:rPr>
          <w:delText xml:space="preserve">describe the fast and slow adaptation processes. </w:delText>
        </w:r>
      </w:del>
      <w:r w:rsidR="00F136EF">
        <w:rPr>
          <w:b/>
          <w:iCs/>
        </w:rPr>
        <w:t>We also note that when we remove this constraint the model produces similar parameter</w:t>
      </w:r>
      <w:ins w:id="99" w:author="Hyosub Kim" w:date="2020-08-28T16:22:00Z">
        <w:r w:rsidR="007B4700">
          <w:rPr>
            <w:b/>
            <w:iCs/>
          </w:rPr>
          <w:t xml:space="preserve"> estimates</w:t>
        </w:r>
      </w:ins>
      <w:del w:id="100" w:author="Hyosub Kim" w:date="2020-08-28T16:22:00Z">
        <w:r w:rsidR="00F136EF" w:rsidDel="007B4700">
          <w:rPr>
            <w:b/>
            <w:iCs/>
          </w:rPr>
          <w:delText>s</w:delText>
        </w:r>
      </w:del>
      <w:r w:rsidR="00F136EF">
        <w:rPr>
          <w:b/>
          <w:iCs/>
        </w:rPr>
        <w:t xml:space="preserve"> </w:t>
      </w:r>
      <w:del w:id="101" w:author="Hyosub Kim" w:date="2020-08-28T16:22:00Z">
        <w:r w:rsidR="00F136EF" w:rsidDel="007B4700">
          <w:rPr>
            <w:b/>
            <w:iCs/>
          </w:rPr>
          <w:delText>without a reduction in</w:delText>
        </w:r>
      </w:del>
      <w:ins w:id="102" w:author="Hyosub Kim" w:date="2020-08-28T16:22:00Z">
        <w:r w:rsidR="007B4700">
          <w:rPr>
            <w:b/>
            <w:iCs/>
          </w:rPr>
          <w:t>and</w:t>
        </w:r>
      </w:ins>
      <w:r w:rsidR="00F136EF">
        <w:rPr>
          <w:b/>
          <w:iCs/>
        </w:rPr>
        <w:t xml:space="preserve"> fits </w:t>
      </w:r>
      <w:ins w:id="103" w:author="Hyosub Kim" w:date="2020-08-28T16:29:00Z">
        <w:r w:rsidR="008D55D0">
          <w:rPr>
            <w:b/>
            <w:iCs/>
          </w:rPr>
          <w:t>for</w:t>
        </w:r>
      </w:ins>
      <w:del w:id="104" w:author="Hyosub Kim" w:date="2020-08-28T16:29:00Z">
        <w:r w:rsidR="00F136EF" w:rsidDel="008D55D0">
          <w:rPr>
            <w:b/>
            <w:iCs/>
          </w:rPr>
          <w:delText>with</w:delText>
        </w:r>
      </w:del>
      <w:r w:rsidR="00F136EF">
        <w:rPr>
          <w:b/>
          <w:iCs/>
        </w:rPr>
        <w:t xml:space="preserve"> binned data.</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2A894BA0"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 xml:space="preserve">now </w:t>
      </w:r>
      <w:del w:id="105" w:author="Jonathan Wood" w:date="2020-08-27T08:16:00Z">
        <w:r w:rsidRPr="00D677CD" w:rsidDel="00496086">
          <w:rPr>
            <w:b/>
            <w:iCs/>
          </w:rPr>
          <w:delText xml:space="preserve">have </w:delText>
        </w:r>
      </w:del>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We also remove</w:t>
      </w:r>
      <w:ins w:id="106" w:author="Hyosub Kim" w:date="2020-08-28T16:33:00Z">
        <w:r w:rsidR="008D55D0">
          <w:rPr>
            <w:b/>
            <w:iCs/>
          </w:rPr>
          <w:t>d</w:t>
        </w:r>
      </w:ins>
      <w:r w:rsidR="007539F9" w:rsidRPr="00D677CD">
        <w:rPr>
          <w:b/>
          <w:iCs/>
        </w:rPr>
        <w:t xml:space="preserve"> the equation for the </w:t>
      </w:r>
      <w:commentRangeStart w:id="107"/>
      <w:r w:rsidR="00AC6CF5" w:rsidRPr="00D677CD">
        <w:rPr>
          <w:b/>
          <w:iCs/>
        </w:rPr>
        <w:t>posterior variance as this is now incorporated into equation 6</w:t>
      </w:r>
      <w:commentRangeEnd w:id="107"/>
      <w:r w:rsidR="008D55D0">
        <w:rPr>
          <w:rStyle w:val="CommentReference"/>
        </w:rPr>
        <w:commentReference w:id="107"/>
      </w:r>
      <w:r w:rsidR="00AC6CF5"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1D817D09"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w:t>
      </w:r>
      <w:del w:id="108" w:author="Hyosub Kim" w:date="2020-08-28T16:35:00Z">
        <w:r w:rsidRPr="00D677CD" w:rsidDel="008D55D0">
          <w:rPr>
            <w:b/>
            <w:iCs/>
          </w:rPr>
          <w:delText xml:space="preserve">estimate </w:delText>
        </w:r>
      </w:del>
      <w:r w:rsidRPr="00D677CD">
        <w:rPr>
          <w:b/>
          <w:iCs/>
        </w:rPr>
        <w:t xml:space="preserve">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w:t>
      </w:r>
      <w:r w:rsidR="00496086">
        <w:rPr>
          <w:b/>
          <w:iCs/>
        </w:rPr>
        <w:t>60-261</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lastRenderedPageBreak/>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1C472296"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w:t>
      </w:r>
      <w:ins w:id="109" w:author="Hyosub Kim" w:date="2020-08-28T16:36:00Z">
        <w:r w:rsidR="00DE1122">
          <w:rPr>
            <w:b/>
            <w:iCs/>
          </w:rPr>
          <w:t xml:space="preserve">we assume the likelihood variances to be the same during learning and washout. </w:t>
        </w:r>
      </w:ins>
      <w:del w:id="110" w:author="Hyosub Kim" w:date="2020-08-28T16:36:00Z">
        <w:r w:rsidR="0036464B" w:rsidRPr="00D677CD" w:rsidDel="00DE1122">
          <w:rPr>
            <w:b/>
            <w:iCs/>
          </w:rPr>
          <w:delText>a</w:delText>
        </w:r>
        <w:r w:rsidR="0048214B" w:rsidRPr="00D677CD" w:rsidDel="00DE1122">
          <w:rPr>
            <w:b/>
            <w:iCs/>
          </w:rPr>
          <w:delText>nd</w:delText>
        </w:r>
        <w:r w:rsidR="0036464B" w:rsidRPr="00D677CD" w:rsidDel="00DE1122">
          <w:rPr>
            <w:b/>
            <w:iCs/>
          </w:rPr>
          <w:delText xml:space="preserve"> we have now</w:delText>
        </w:r>
      </w:del>
      <w:ins w:id="111" w:author="Hyosub Kim" w:date="2020-08-28T16:36:00Z">
        <w:r w:rsidR="00DE1122">
          <w:rPr>
            <w:b/>
            <w:iCs/>
          </w:rPr>
          <w:t>We have</w:t>
        </w:r>
      </w:ins>
      <w:r w:rsidR="0036464B" w:rsidRPr="00D677CD">
        <w:rPr>
          <w:b/>
          <w:iCs/>
        </w:rPr>
        <w:t xml:space="preserve"> added a justification</w:t>
      </w:r>
      <w:r>
        <w:rPr>
          <w:b/>
          <w:iCs/>
        </w:rPr>
        <w:t xml:space="preserve"> for </w:t>
      </w:r>
      <w:del w:id="112" w:author="Hyosub Kim" w:date="2020-08-28T16:36:00Z">
        <w:r w:rsidDel="00DE1122">
          <w:rPr>
            <w:b/>
            <w:iCs/>
          </w:rPr>
          <w:delText>assuming the same variances</w:delText>
        </w:r>
      </w:del>
      <w:ins w:id="113" w:author="Hyosub Kim" w:date="2020-08-28T16:36:00Z">
        <w:r w:rsidR="00DE1122">
          <w:rPr>
            <w:b/>
            <w:iCs/>
          </w:rPr>
          <w:t>this assumption</w:t>
        </w:r>
      </w:ins>
      <w:r w:rsidR="0036464B" w:rsidRPr="00D677CD">
        <w:rPr>
          <w:b/>
          <w:iCs/>
        </w:rPr>
        <w:t xml:space="preserve"> in the main text</w:t>
      </w:r>
      <w:ins w:id="114" w:author="Jonathan Wood" w:date="2020-08-27T08:17:00Z">
        <w:r w:rsidR="00496086">
          <w:rPr>
            <w:b/>
            <w:iCs/>
          </w:rPr>
          <w:t xml:space="preserve"> (lines 271-274)</w:t>
        </w:r>
      </w:ins>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ins w:id="115" w:author="Hyosub Kim" w:date="2020-08-28T16:36:00Z">
        <w:r w:rsidR="00DE1122">
          <w:rPr>
            <w:b/>
            <w:iCs/>
          </w:rPr>
          <w:t xml:space="preserve">, </w:t>
        </w:r>
      </w:ins>
      <w:del w:id="116" w:author="Hyosub Kim" w:date="2020-08-28T16:36:00Z">
        <w:r w:rsidR="0048214B" w:rsidRPr="00D677CD" w:rsidDel="00DE1122">
          <w:rPr>
            <w:b/>
            <w:iCs/>
          </w:rPr>
          <w:delText xml:space="preserve"> </w:delText>
        </w:r>
        <w:r w:rsidR="00482897" w:rsidRPr="00D677CD" w:rsidDel="00DE1122">
          <w:rPr>
            <w:b/>
            <w:iCs/>
          </w:rPr>
          <w:delText xml:space="preserve">which </w:delText>
        </w:r>
        <w:r w:rsidR="0048214B" w:rsidRPr="00D677CD" w:rsidDel="00DE1122">
          <w:rPr>
            <w:b/>
            <w:iCs/>
          </w:rPr>
          <w:delText xml:space="preserve">is </w:delText>
        </w:r>
      </w:del>
      <w:r w:rsidR="0048214B" w:rsidRPr="00D677CD">
        <w:rPr>
          <w:b/>
          <w:iCs/>
        </w:rPr>
        <w:t>based on the visual target information provided during Learning. During</w:t>
      </w:r>
      <w:r w:rsidR="001C35E2">
        <w:rPr>
          <w:b/>
          <w:iCs/>
        </w:rPr>
        <w:t xml:space="preserve"> </w:t>
      </w:r>
      <w:ins w:id="117" w:author="Jonathan Wood" w:date="2020-08-27T10:35:00Z">
        <w:r w:rsidR="001C35E2">
          <w:rPr>
            <w:b/>
            <w:iCs/>
          </w:rPr>
          <w:t xml:space="preserve">baseline and </w:t>
        </w:r>
      </w:ins>
      <w:r w:rsidR="0048214B" w:rsidRPr="00D677CD">
        <w:rPr>
          <w:b/>
          <w:iCs/>
        </w:rPr>
        <w:t>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del w:id="118" w:author="Hyosub Kim" w:date="2020-08-28T16:37:00Z">
        <w:r w:rsidR="00BE185F" w:rsidRPr="00D677CD" w:rsidDel="00DE1122">
          <w:rPr>
            <w:b/>
            <w:iCs/>
          </w:rPr>
          <w:delText xml:space="preserve">the </w:delText>
        </w:r>
      </w:del>
      <w:ins w:id="119" w:author="Hyosub Kim" w:date="2020-08-28T16:37:00Z">
        <w:r w:rsidR="00DE1122" w:rsidRPr="00D677CD">
          <w:rPr>
            <w:b/>
            <w:iCs/>
          </w:rPr>
          <w:t xml:space="preserve"> </w:t>
        </w:r>
      </w:ins>
      <w:del w:id="120" w:author="Hyosub Kim" w:date="2020-08-28T16:37:00Z">
        <w:r w:rsidR="00BE185F" w:rsidRPr="00D677CD" w:rsidDel="00DE1122">
          <w:rPr>
            <w:b/>
            <w:iCs/>
          </w:rPr>
          <w:delText xml:space="preserve">return to </w:delText>
        </w:r>
      </w:del>
      <w:r w:rsidR="0048214B" w:rsidRPr="00D677CD">
        <w:rPr>
          <w:b/>
          <w:iCs/>
        </w:rPr>
        <w:t>normal</w:t>
      </w:r>
      <w:ins w:id="121" w:author="Hyosub Kim" w:date="2020-08-28T16:37:00Z">
        <w:r w:rsidR="00DE1122">
          <w:rPr>
            <w:b/>
            <w:iCs/>
          </w:rPr>
          <w:t xml:space="preserve"> </w:t>
        </w:r>
      </w:ins>
      <w:del w:id="122" w:author="Hyosub Kim" w:date="2020-08-28T16:37:00Z">
        <w:r w:rsidR="0048214B" w:rsidRPr="00D677CD" w:rsidDel="00DE1122">
          <w:rPr>
            <w:b/>
            <w:iCs/>
          </w:rPr>
          <w:delText xml:space="preserve"> walking (i.e., </w:delText>
        </w:r>
      </w:del>
      <w:r w:rsidR="0036464B" w:rsidRPr="00D677CD">
        <w:rPr>
          <w:b/>
          <w:iCs/>
        </w:rPr>
        <w:t>baseline</w:t>
      </w:r>
      <w:r w:rsidR="0048214B" w:rsidRPr="00D677CD">
        <w:rPr>
          <w:b/>
          <w:iCs/>
        </w:rPr>
        <w:t xml:space="preserve"> (a)symmetry</w:t>
      </w:r>
      <w:del w:id="123" w:author="Hyosub Kim" w:date="2020-08-28T16:37:00Z">
        <w:r w:rsidR="0048214B" w:rsidRPr="00D677CD" w:rsidDel="00DE1122">
          <w:rPr>
            <w:b/>
            <w:iCs/>
          </w:rPr>
          <w:delText>)</w:delText>
        </w:r>
      </w:del>
      <w:r w:rsidR="0048214B" w:rsidRPr="00D677CD">
        <w:rPr>
          <w:b/>
          <w:iCs/>
        </w:rPr>
        <w:t>.</w:t>
      </w:r>
      <w:r w:rsidR="004241E9" w:rsidRPr="00D677CD">
        <w:rPr>
          <w:b/>
          <w:iCs/>
        </w:rPr>
        <w:t xml:space="preserve"> </w:t>
      </w:r>
      <w:del w:id="124" w:author="Hyosub Kim" w:date="2020-08-28T16:37:00Z">
        <w:r w:rsidR="004241E9" w:rsidRPr="00D677CD" w:rsidDel="00DE1122">
          <w:rPr>
            <w:b/>
            <w:iCs/>
          </w:rPr>
          <w:delText>While it would be</w:delText>
        </w:r>
      </w:del>
      <w:ins w:id="125" w:author="Hyosub Kim" w:date="2020-08-28T16:37:00Z">
        <w:r w:rsidR="00DE1122">
          <w:rPr>
            <w:b/>
            <w:iCs/>
          </w:rPr>
          <w:t>Although</w:t>
        </w:r>
      </w:ins>
      <w:r w:rsidR="004241E9" w:rsidRPr="00D677CD">
        <w:rPr>
          <w:b/>
          <w:iCs/>
        </w:rPr>
        <w:t xml:space="preserve"> possible to fit two separate likelihoods to the different conditions, </w:t>
      </w:r>
      <w:ins w:id="126" w:author="Hyosub Kim" w:date="2020-08-28T16:38:00Z">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ins>
      <w:r w:rsidR="004241E9" w:rsidRPr="00D677CD">
        <w:rPr>
          <w:b/>
          <w:iCs/>
        </w:rPr>
        <w:t>parsimon</w:t>
      </w:r>
      <w:ins w:id="127" w:author="Hyosub Kim" w:date="2020-08-28T16:38:00Z">
        <w:r w:rsidR="00DE1122">
          <w:rPr>
            <w:b/>
            <w:iCs/>
          </w:rPr>
          <w:t>ious</w:t>
        </w:r>
      </w:ins>
      <w:del w:id="128" w:author="Hyosub Kim" w:date="2020-08-28T16:38:00Z">
        <w:r w:rsidR="004241E9" w:rsidRPr="00D677CD" w:rsidDel="00DE1122">
          <w:rPr>
            <w:b/>
            <w:iCs/>
          </w:rPr>
          <w:delText>y</w:delText>
        </w:r>
      </w:del>
      <w:r w:rsidR="004241E9" w:rsidRPr="00D677CD">
        <w:rPr>
          <w:b/>
          <w:iCs/>
        </w:rPr>
        <w:t xml:space="preserve"> </w:t>
      </w:r>
      <w:del w:id="129" w:author="Hyosub Kim" w:date="2020-08-28T16:37:00Z">
        <w:r w:rsidR="004241E9" w:rsidRPr="00D677CD" w:rsidDel="00DE1122">
          <w:rPr>
            <w:b/>
            <w:iCs/>
          </w:rPr>
          <w:delText xml:space="preserve">dictates </w:delText>
        </w:r>
      </w:del>
      <w:ins w:id="130" w:author="Hyosub Kim" w:date="2020-08-28T16:38:00Z">
        <w:r w:rsidR="00DE1122">
          <w:rPr>
            <w:b/>
            <w:iCs/>
          </w:rPr>
          <w:t>to fit</w:t>
        </w:r>
      </w:ins>
      <w:del w:id="131" w:author="Hyosub Kim" w:date="2020-08-28T16:38:00Z">
        <w:r w:rsidR="004241E9" w:rsidRPr="00D677CD" w:rsidDel="00DE1122">
          <w:rPr>
            <w:b/>
            <w:iCs/>
          </w:rPr>
          <w:delText>that</w:delText>
        </w:r>
      </w:del>
      <w:r w:rsidR="004241E9" w:rsidRPr="00D677CD">
        <w:rPr>
          <w:b/>
          <w:iCs/>
        </w:rPr>
        <w:t xml:space="preserve"> only one likelihood function</w:t>
      </w:r>
      <w:del w:id="132" w:author="Hyosub Kim" w:date="2020-08-28T16:39:00Z">
        <w:r w:rsidR="004241E9" w:rsidRPr="00D677CD" w:rsidDel="00DE1122">
          <w:rPr>
            <w:b/>
            <w:iCs/>
          </w:rPr>
          <w:delText xml:space="preserve"> is necessary</w:delText>
        </w:r>
      </w:del>
      <w:del w:id="133" w:author="Hyosub Kim" w:date="2020-08-28T16:38:00Z">
        <w:r w:rsidR="004241E9" w:rsidRPr="00D677CD" w:rsidDel="00DE1122">
          <w:rPr>
            <w:b/>
            <w:iCs/>
          </w:rPr>
          <w:delText xml:space="preserve"> if we assume that sensory uncertainty around target step lengths is </w:delText>
        </w:r>
        <w:r w:rsidR="00CB3E3C" w:rsidDel="00DE1122">
          <w:rPr>
            <w:b/>
            <w:iCs/>
          </w:rPr>
          <w:delText>similar</w:delText>
        </w:r>
        <w:r w:rsidR="004241E9" w:rsidRPr="00D677CD" w:rsidDel="00DE1122">
          <w:rPr>
            <w:b/>
            <w:iCs/>
          </w:rPr>
          <w:delText xml:space="preserve"> during both conditions</w:delText>
        </w:r>
      </w:del>
      <w:r w:rsidR="004241E9" w:rsidRPr="00D677CD">
        <w:rPr>
          <w:b/>
          <w:iCs/>
        </w:rPr>
        <w:t xml:space="preserve">.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w:t>
      </w:r>
      <w:r w:rsidR="00496086">
        <w:rPr>
          <w:b/>
          <w:iCs/>
        </w:rPr>
        <w:t>71-274</w:t>
      </w:r>
      <w:r w:rsidR="004241E9" w:rsidRPr="00D677CD">
        <w:rPr>
          <w:b/>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2EF9100" w:rsidR="00880452" w:rsidRPr="00CB3E3C" w:rsidRDefault="00BE185F">
      <w:pPr>
        <w:autoSpaceDE w:val="0"/>
        <w:autoSpaceDN w:val="0"/>
        <w:adjustRightInd w:val="0"/>
        <w:ind w:left="360"/>
        <w:rPr>
          <w:b/>
          <w:iCs/>
          <w:color w:val="000000"/>
        </w:rPr>
      </w:pPr>
      <w:r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w:t>
      </w:r>
      <w:del w:id="134" w:author="Hyosub Kim" w:date="2020-08-28T16:40:00Z">
        <w:r w:rsidR="00D02479" w:rsidRPr="00CB3E3C" w:rsidDel="00DE1122">
          <w:rPr>
            <w:b/>
            <w:iCs/>
            <w:color w:val="000000"/>
          </w:rPr>
          <w:delText xml:space="preserve">not </w:delText>
        </w:r>
      </w:del>
      <w:ins w:id="135" w:author="Hyosub Kim" w:date="2020-08-28T16:40:00Z">
        <w:r w:rsidR="00DE1122">
          <w:rPr>
            <w:b/>
            <w:iCs/>
            <w:color w:val="000000"/>
          </w:rPr>
          <w:t>to be in</w:t>
        </w:r>
      </w:ins>
      <w:del w:id="136" w:author="Hyosub Kim" w:date="2020-08-28T16:40:00Z">
        <w:r w:rsidR="00D02479" w:rsidRPr="00CB3E3C" w:rsidDel="00DE1122">
          <w:rPr>
            <w:b/>
            <w:iCs/>
            <w:color w:val="000000"/>
          </w:rPr>
          <w:delText xml:space="preserve">being </w:delText>
        </w:r>
      </w:del>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23135CB2" w14:textId="17669BE7" w:rsidR="001E55B1" w:rsidDel="00DE1122" w:rsidRDefault="001E55B1" w:rsidP="00C638C2">
      <w:pPr>
        <w:autoSpaceDE w:val="0"/>
        <w:autoSpaceDN w:val="0"/>
        <w:adjustRightInd w:val="0"/>
        <w:ind w:left="360"/>
        <w:rPr>
          <w:del w:id="137" w:author="Hyosub Kim" w:date="2020-08-28T16:41:00Z"/>
          <w:b/>
          <w:bCs/>
          <w:shd w:val="clear" w:color="auto" w:fill="FFFFFF"/>
        </w:rPr>
      </w:pPr>
    </w:p>
    <w:p w14:paraId="5677AA0F" w14:textId="77777777" w:rsidR="00DE1122" w:rsidRDefault="00DE1122" w:rsidP="001775B3">
      <w:pPr>
        <w:autoSpaceDE w:val="0"/>
        <w:autoSpaceDN w:val="0"/>
        <w:adjustRightInd w:val="0"/>
        <w:ind w:left="360"/>
        <w:rPr>
          <w:ins w:id="138" w:author="Hyosub Kim" w:date="2020-08-28T16:41:00Z"/>
          <w:color w:val="500050"/>
          <w:shd w:val="clear" w:color="auto" w:fill="FFFFFF"/>
        </w:rPr>
      </w:pPr>
    </w:p>
    <w:p w14:paraId="4A380D51" w14:textId="1B8C7D2D" w:rsidR="001E55B1" w:rsidRPr="006A5F91" w:rsidRDefault="001775B3" w:rsidP="00C638C2">
      <w:pPr>
        <w:autoSpaceDE w:val="0"/>
        <w:autoSpaceDN w:val="0"/>
        <w:adjustRightInd w:val="0"/>
        <w:ind w:left="360"/>
        <w:rPr>
          <w:ins w:id="139" w:author="Jonathan Wood" w:date="2020-08-23T20:07:00Z"/>
          <w:b/>
          <w:bCs/>
        </w:rPr>
      </w:pPr>
      <w:del w:id="140" w:author="Hyosub Kim" w:date="2020-08-28T16:41:00Z">
        <w:r w:rsidRPr="006A5F91" w:rsidDel="00DE1122">
          <w:rPr>
            <w:b/>
            <w:bCs/>
            <w:shd w:val="clear" w:color="auto" w:fill="FFFFFF"/>
          </w:rPr>
          <w:delText xml:space="preserve">We thank the reviewer for this suggestion. </w:delText>
        </w:r>
      </w:del>
      <w:r w:rsidRPr="006A5F91">
        <w:rPr>
          <w:b/>
          <w:bCs/>
          <w:shd w:val="clear" w:color="auto" w:fill="FFFFFF"/>
        </w:rPr>
        <w:t>W</w:t>
      </w:r>
      <w:r w:rsidR="001E55B1" w:rsidRPr="006A5F91">
        <w:rPr>
          <w:b/>
          <w:bCs/>
          <w:shd w:val="clear" w:color="auto" w:fill="FFFFFF"/>
        </w:rPr>
        <w:t xml:space="preserve">e now </w:t>
      </w:r>
      <w:r w:rsidR="00C343B1" w:rsidRPr="006A5F91">
        <w:rPr>
          <w:b/>
          <w:bCs/>
          <w:shd w:val="clear" w:color="auto" w:fill="FFFFFF"/>
        </w:rPr>
        <w:t>plan to visualize differences between the model predictions and empirical data for each individual participant (in a supplemental figure) and for our two aftereffect epochs</w:t>
      </w:r>
      <w:r w:rsidR="002B52DF" w:rsidRPr="006A5F91">
        <w:rPr>
          <w:b/>
          <w:bCs/>
          <w:shd w:val="clear" w:color="auto" w:fill="FFFFFF"/>
        </w:rPr>
        <w:t xml:space="preserve"> (in a main figure).</w:t>
      </w:r>
      <w:r w:rsidR="006A5F91" w:rsidRPr="006A5F91">
        <w:rPr>
          <w:b/>
          <w:bCs/>
          <w:shd w:val="clear" w:color="auto" w:fill="FFFFFF"/>
        </w:rPr>
        <w:t xml:space="preserve"> </w:t>
      </w:r>
      <w:r w:rsidR="002B52DF" w:rsidRPr="006A5F91">
        <w:rPr>
          <w:b/>
          <w:bCs/>
          <w:shd w:val="clear" w:color="auto" w:fill="FFFFFF"/>
        </w:rPr>
        <w:t xml:space="preserve">This plot will be similar to the supplemental figure we show in this document. This plot should </w:t>
      </w:r>
      <w:del w:id="141" w:author="Jonathan Wood" w:date="2020-08-27T12:39:00Z">
        <w:r w:rsidR="002B52DF" w:rsidRPr="006A5F91" w:rsidDel="00AD5EFE">
          <w:rPr>
            <w:b/>
            <w:bCs/>
            <w:shd w:val="clear" w:color="auto" w:fill="FFFFFF"/>
          </w:rPr>
          <w:delText xml:space="preserve">provide </w:delText>
        </w:r>
      </w:del>
      <w:ins w:id="142" w:author="Jonathan Wood" w:date="2020-08-27T12:39:00Z">
        <w:r w:rsidR="00AD5EFE">
          <w:rPr>
            <w:b/>
            <w:bCs/>
            <w:shd w:val="clear" w:color="auto" w:fill="FFFFFF"/>
          </w:rPr>
          <w:t>bolster</w:t>
        </w:r>
        <w:r w:rsidR="00AD5EFE" w:rsidRPr="006A5F91">
          <w:rPr>
            <w:b/>
            <w:bCs/>
            <w:shd w:val="clear" w:color="auto" w:fill="FFFFFF"/>
          </w:rPr>
          <w:t xml:space="preserve"> </w:t>
        </w:r>
      </w:ins>
      <w:r w:rsidR="002B52DF" w:rsidRPr="006A5F91">
        <w:rPr>
          <w:b/>
          <w:bCs/>
          <w:shd w:val="clear" w:color="auto" w:fill="FFFFFF"/>
        </w:rPr>
        <w:t xml:space="preserve">support for one model </w:t>
      </w:r>
      <w:del w:id="143" w:author="Hyosub Kim" w:date="2020-08-28T16:41:00Z">
        <w:r w:rsidR="002B52DF" w:rsidRPr="006A5F91" w:rsidDel="00DE1122">
          <w:rPr>
            <w:b/>
            <w:bCs/>
            <w:shd w:val="clear" w:color="auto" w:fill="FFFFFF"/>
          </w:rPr>
          <w:delText>compared to</w:delText>
        </w:r>
      </w:del>
      <w:ins w:id="144" w:author="Hyosub Kim" w:date="2020-08-28T16:41:00Z">
        <w:r w:rsidR="00DE1122">
          <w:rPr>
            <w:b/>
            <w:bCs/>
            <w:shd w:val="clear" w:color="auto" w:fill="FFFFFF"/>
          </w:rPr>
          <w:t>over</w:t>
        </w:r>
      </w:ins>
      <w:r w:rsidR="002B52DF" w:rsidRPr="006A5F91">
        <w:rPr>
          <w:b/>
          <w:bCs/>
          <w:shd w:val="clear" w:color="auto" w:fill="FFFFFF"/>
        </w:rPr>
        <w:t xml:space="preserve"> </w:t>
      </w:r>
      <w:r w:rsidR="002B52DF" w:rsidRPr="006A5F91">
        <w:rPr>
          <w:b/>
          <w:bCs/>
          <w:shd w:val="clear" w:color="auto" w:fill="FFFFFF"/>
        </w:rPr>
        <w:lastRenderedPageBreak/>
        <w:t>the other. We have added</w:t>
      </w:r>
      <w:del w:id="145" w:author="Hyosub Kim" w:date="2020-08-28T16:41:00Z">
        <w:r w:rsidR="002B52DF" w:rsidRPr="006A5F91" w:rsidDel="00DE1122">
          <w:rPr>
            <w:b/>
            <w:bCs/>
            <w:shd w:val="clear" w:color="auto" w:fill="FFFFFF"/>
          </w:rPr>
          <w:delText xml:space="preserve"> this</w:delText>
        </w:r>
      </w:del>
      <w:r w:rsidR="002B52DF" w:rsidRPr="006A5F91">
        <w:rPr>
          <w:b/>
          <w:bCs/>
          <w:shd w:val="clear" w:color="auto" w:fill="FFFFFF"/>
        </w:rPr>
        <w:t xml:space="preserve"> a description of this plot to line</w:t>
      </w:r>
      <w:ins w:id="146" w:author="Jonathan Wood" w:date="2020-08-27T10:44:00Z">
        <w:r w:rsidR="006A5F91">
          <w:rPr>
            <w:b/>
            <w:bCs/>
            <w:shd w:val="clear" w:color="auto" w:fill="FFFFFF"/>
          </w:rPr>
          <w:t xml:space="preserve">s 317-320. We also reorganized the statistical analysis section </w:t>
        </w:r>
      </w:ins>
      <w:ins w:id="147" w:author="Jonathan Wood" w:date="2020-08-27T12:39:00Z">
        <w:r w:rsidR="008B4274">
          <w:rPr>
            <w:b/>
            <w:bCs/>
            <w:shd w:val="clear" w:color="auto" w:fill="FFFFFF"/>
          </w:rPr>
          <w:t xml:space="preserve">to account for this </w:t>
        </w:r>
        <w:commentRangeStart w:id="148"/>
        <w:r w:rsidR="008B4274">
          <w:rPr>
            <w:b/>
            <w:bCs/>
            <w:shd w:val="clear" w:color="auto" w:fill="FFFFFF"/>
          </w:rPr>
          <w:t>description</w:t>
        </w:r>
      </w:ins>
      <w:commentRangeEnd w:id="148"/>
      <w:r w:rsidR="00DE1122">
        <w:rPr>
          <w:rStyle w:val="CommentReference"/>
        </w:rPr>
        <w:commentReference w:id="148"/>
      </w:r>
      <w:ins w:id="149" w:author="Jonathan Wood" w:date="2020-08-27T12:39:00Z">
        <w:r w:rsidR="008B4274">
          <w:rPr>
            <w:b/>
            <w:bCs/>
            <w:shd w:val="clear" w:color="auto" w:fill="FFFFFF"/>
          </w:rPr>
          <w:t xml:space="preserve"> (</w:t>
        </w:r>
      </w:ins>
      <w:ins w:id="150" w:author="Jonathan Wood" w:date="2020-08-27T10:44:00Z">
        <w:r w:rsidR="006A5F91">
          <w:rPr>
            <w:b/>
            <w:bCs/>
            <w:shd w:val="clear" w:color="auto" w:fill="FFFFFF"/>
          </w:rPr>
          <w:t xml:space="preserve">lines </w:t>
        </w:r>
      </w:ins>
      <w:ins w:id="151" w:author="Jonathan Wood" w:date="2020-08-27T10:45:00Z">
        <w:r w:rsidR="006A5F91">
          <w:rPr>
            <w:b/>
            <w:bCs/>
            <w:shd w:val="clear" w:color="auto" w:fill="FFFFFF"/>
          </w:rPr>
          <w:t>312-329</w:t>
        </w:r>
      </w:ins>
      <w:ins w:id="152" w:author="Jonathan Wood" w:date="2020-08-27T12:39:00Z">
        <w:r w:rsidR="008B4274">
          <w:rPr>
            <w:b/>
            <w:bCs/>
            <w:shd w:val="clear" w:color="auto" w:fill="FFFFFF"/>
          </w:rPr>
          <w:t>).</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02E8DB83" w:rsidR="00EE67CE" w:rsidRPr="006A5F91" w:rsidRDefault="00065364" w:rsidP="008B5B26">
      <w:pPr>
        <w:autoSpaceDE w:val="0"/>
        <w:autoSpaceDN w:val="0"/>
        <w:adjustRightInd w:val="0"/>
        <w:ind w:left="360"/>
        <w:rPr>
          <w:b/>
          <w:bCs/>
        </w:rPr>
      </w:pPr>
      <w:r w:rsidRPr="006A5F91">
        <w:rPr>
          <w:b/>
          <w:bCs/>
        </w:rPr>
        <w:t>We have bolstered our rationale in the Conditions section (lines 119-122)</w:t>
      </w:r>
      <w:ins w:id="153" w:author="Jonathan Wood" w:date="2020-08-27T10:45:00Z">
        <w:r w:rsidR="006A5F91" w:rsidRPr="006A5F91">
          <w:rPr>
            <w:b/>
            <w:bCs/>
          </w:rPr>
          <w:t xml:space="preserve"> and the proposed analysis pipeline section (lines 175-177)</w:t>
        </w:r>
      </w:ins>
      <w:r w:rsidRPr="006A5F91">
        <w:rPr>
          <w:b/>
          <w:bCs/>
        </w:rPr>
        <w:t xml:space="preserve">. </w:t>
      </w:r>
      <w:del w:id="154" w:author="Jonathan Wood" w:date="2020-08-27T10:46:00Z">
        <w:r w:rsidRPr="006A5F91" w:rsidDel="006A5F91">
          <w:rPr>
            <w:b/>
            <w:bCs/>
          </w:rPr>
          <w:delText>There,</w:delText>
        </w:r>
      </w:del>
      <w:ins w:id="155" w:author="Jonathan Wood" w:date="2020-08-27T10:46:00Z">
        <w:r w:rsidR="006A5F91">
          <w:rPr>
            <w:b/>
            <w:bCs/>
          </w:rPr>
          <w:t>To summarize,</w:t>
        </w:r>
      </w:ins>
      <w:r w:rsidRPr="006A5F91">
        <w:rPr>
          <w:b/>
          <w:bCs/>
        </w:rPr>
        <w:t xml:space="preserve"> we state that t</w:t>
      </w:r>
      <w:r w:rsidR="00EE67CE" w:rsidRPr="006A5F91">
        <w:rPr>
          <w:b/>
          <w:bCs/>
        </w:rPr>
        <w:t xml:space="preserve">he variability of SAI behavior during the Learning phase should change as a function of the target variability. </w:t>
      </w:r>
      <w:del w:id="156" w:author="Hyosub Kim" w:date="2020-08-28T16:50:00Z">
        <w:r w:rsidR="00EE67CE" w:rsidRPr="006A5F91" w:rsidDel="00B805F0">
          <w:rPr>
            <w:b/>
            <w:bCs/>
          </w:rPr>
          <w:delText>Put more simply</w:delText>
        </w:r>
      </w:del>
      <w:ins w:id="157" w:author="Hyosub Kim" w:date="2020-08-28T16:50:00Z">
        <w:r w:rsidR="00B805F0">
          <w:rPr>
            <w:b/>
            <w:bCs/>
          </w:rPr>
          <w:t>More concretely</w:t>
        </w:r>
      </w:ins>
      <w:r w:rsidR="00EE67CE" w:rsidRPr="006A5F91">
        <w:rPr>
          <w:b/>
          <w:bCs/>
        </w:rPr>
        <w:t xml:space="preserve">, we expect behavior to follow the on-screen targets during Learning. If this is true, the mean SAI behavior for the entire Learning phase should be </w:t>
      </w:r>
      <w:del w:id="158" w:author="Jonathan Wood" w:date="2020-08-27T12:40:00Z">
        <w:r w:rsidR="00EE67CE" w:rsidRPr="006A5F91" w:rsidDel="008B4274">
          <w:rPr>
            <w:b/>
            <w:bCs/>
          </w:rPr>
          <w:delText xml:space="preserve">similar </w:delText>
        </w:r>
      </w:del>
      <w:ins w:id="159" w:author="Jonathan Wood" w:date="2020-08-27T12:40:00Z">
        <w:r w:rsidR="008B4274">
          <w:rPr>
            <w:b/>
            <w:bCs/>
          </w:rPr>
          <w:t>almost identical</w:t>
        </w:r>
        <w:r w:rsidR="008B4274" w:rsidRPr="006A5F91">
          <w:rPr>
            <w:b/>
            <w:bCs/>
          </w:rPr>
          <w:t xml:space="preserve"> </w:t>
        </w:r>
      </w:ins>
      <w:r w:rsidR="00EE67CE" w:rsidRPr="006A5F91">
        <w:rPr>
          <w:b/>
          <w:bCs/>
        </w:rPr>
        <w:t>across all conditions</w:t>
      </w:r>
      <w:r w:rsidRPr="006A5F91">
        <w:rPr>
          <w:b/>
          <w:bCs/>
        </w:rPr>
        <w:t xml:space="preserve"> (as the mean target location is the same across conditions)</w:t>
      </w:r>
      <w:r w:rsidR="00EE67CE" w:rsidRPr="006A5F91">
        <w:rPr>
          <w:b/>
          <w:bCs/>
        </w:rPr>
        <w:t xml:space="preserve">, but the standard deviation of the SAI behavior measured for the entire Learning phase should be different across phases. Participants should demonstrate the </w:t>
      </w:r>
      <w:del w:id="160" w:author="Hyosub Kim" w:date="2020-08-28T16:50:00Z">
        <w:r w:rsidR="00EE67CE" w:rsidRPr="006A5F91" w:rsidDel="00B805F0">
          <w:rPr>
            <w:b/>
            <w:bCs/>
          </w:rPr>
          <w:delText>least amount of</w:delText>
        </w:r>
      </w:del>
      <w:ins w:id="161" w:author="Hyosub Kim" w:date="2020-08-28T16:50:00Z">
        <w:r w:rsidR="00B805F0">
          <w:rPr>
            <w:b/>
            <w:bCs/>
          </w:rPr>
          <w:t>smallest</w:t>
        </w:r>
      </w:ins>
      <w:r w:rsidR="00EE67CE" w:rsidRPr="006A5F91">
        <w:rPr>
          <w:b/>
          <w:bCs/>
        </w:rPr>
        <w:t xml:space="preserve"> SAI standard deviation during the Constant condition, </w:t>
      </w:r>
      <w:r w:rsidR="001A4DEC" w:rsidRPr="006A5F91">
        <w:rPr>
          <w:b/>
          <w:bCs/>
        </w:rPr>
        <w:t xml:space="preserve">the second </w:t>
      </w:r>
      <w:del w:id="162" w:author="Hyosub Kim" w:date="2020-08-28T16:51:00Z">
        <w:r w:rsidR="001A4DEC" w:rsidRPr="006A5F91" w:rsidDel="00B805F0">
          <w:rPr>
            <w:b/>
            <w:bCs/>
          </w:rPr>
          <w:delText>highest amount of</w:delText>
        </w:r>
      </w:del>
      <w:ins w:id="163" w:author="Hyosub Kim" w:date="2020-08-28T16:51:00Z">
        <w:r w:rsidR="00B805F0">
          <w:rPr>
            <w:b/>
            <w:bCs/>
          </w:rPr>
          <w:t>largest</w:t>
        </w:r>
      </w:ins>
      <w:r w:rsidR="001A4DEC" w:rsidRPr="006A5F91">
        <w:rPr>
          <w:b/>
          <w:bCs/>
        </w:rPr>
        <w:t xml:space="preserve"> SAI standard deviation during the Low Variability condition and the </w:t>
      </w:r>
      <w:del w:id="164" w:author="Hyosub Kim" w:date="2020-08-28T16:51:00Z">
        <w:r w:rsidR="001A4DEC" w:rsidRPr="006A5F91" w:rsidDel="00B805F0">
          <w:rPr>
            <w:b/>
            <w:bCs/>
          </w:rPr>
          <w:delText>highest amount of</w:delText>
        </w:r>
      </w:del>
      <w:ins w:id="165" w:author="Hyosub Kim" w:date="2020-08-28T16:51:00Z">
        <w:r w:rsidR="00B805F0">
          <w:rPr>
            <w:b/>
            <w:bCs/>
          </w:rPr>
          <w:t>largest</w:t>
        </w:r>
      </w:ins>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5C457D9" w:rsidR="00880452" w:rsidRPr="006A5F91" w:rsidRDefault="00B16151" w:rsidP="008B5B26">
      <w:pPr>
        <w:autoSpaceDE w:val="0"/>
        <w:autoSpaceDN w:val="0"/>
        <w:adjustRightInd w:val="0"/>
        <w:ind w:left="360"/>
        <w:rPr>
          <w:b/>
          <w:bCs/>
        </w:rPr>
      </w:pPr>
      <w:r w:rsidRPr="006A5F91">
        <w:rPr>
          <w:b/>
          <w:bCs/>
        </w:rPr>
        <w:t>We have revised to indicate that we plan on correcting for multiple comparisons (line</w:t>
      </w:r>
      <w:r w:rsidR="001A4DEC" w:rsidRPr="006A5F91">
        <w:rPr>
          <w:b/>
          <w:bCs/>
        </w:rPr>
        <w:t>s</w:t>
      </w:r>
      <w:r w:rsidR="0066132E" w:rsidRPr="006A5F91">
        <w:rPr>
          <w:b/>
          <w:bCs/>
        </w:rPr>
        <w:t xml:space="preserve"> 3</w:t>
      </w:r>
      <w:r w:rsidR="001B1C0B">
        <w:rPr>
          <w:b/>
          <w:bCs/>
        </w:rPr>
        <w:t>43-366</w:t>
      </w:r>
      <w:r w:rsidR="001A4DEC" w:rsidRPr="006A5F91">
        <w:rPr>
          <w:b/>
          <w:bCs/>
        </w:rPr>
        <w:t>)</w:t>
      </w:r>
      <w:r w:rsidRPr="006A5F91">
        <w:rPr>
          <w:b/>
          <w:b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5621B40B" w:rsidR="00185D78" w:rsidRPr="00203532" w:rsidRDefault="00B805F0" w:rsidP="00185D78">
      <w:pPr>
        <w:autoSpaceDE w:val="0"/>
        <w:autoSpaceDN w:val="0"/>
        <w:adjustRightInd w:val="0"/>
        <w:ind w:left="360"/>
        <w:rPr>
          <w:moveTo w:id="166" w:author="Hyosub Kim" w:date="2020-08-28T16:58:00Z"/>
          <w:rFonts w:eastAsia="Times New Roman"/>
          <w:b/>
          <w:color w:val="000000"/>
          <w:sz w:val="21"/>
          <w:szCs w:val="20"/>
          <w:shd w:val="clear" w:color="auto" w:fill="FFFFFF"/>
        </w:rPr>
      </w:pPr>
      <w:ins w:id="167" w:author="Hyosub Kim" w:date="2020-08-28T16:55:00Z">
        <w:r>
          <w:rPr>
            <w:rFonts w:eastAsia="Times New Roman"/>
            <w:b/>
            <w:color w:val="000000"/>
            <w:sz w:val="21"/>
            <w:szCs w:val="20"/>
            <w:shd w:val="clear" w:color="auto" w:fill="FFFFFF"/>
          </w:rPr>
          <w:t>We hope our additional analyses and previous responses have changed the reviewer’s mind regarding the valid</w:t>
        </w:r>
      </w:ins>
      <w:ins w:id="168" w:author="Hyosub Kim" w:date="2020-08-28T16:56:00Z">
        <w:r>
          <w:rPr>
            <w:rFonts w:eastAsia="Times New Roman"/>
            <w:b/>
            <w:color w:val="000000"/>
            <w:sz w:val="21"/>
            <w:szCs w:val="20"/>
            <w:shd w:val="clear" w:color="auto" w:fill="FFFFFF"/>
          </w:rPr>
          <w:t>ity</w:t>
        </w:r>
      </w:ins>
      <w:ins w:id="169" w:author="Hyosub Kim" w:date="2020-08-28T16:55:00Z">
        <w:r>
          <w:rPr>
            <w:rFonts w:eastAsia="Times New Roman"/>
            <w:b/>
            <w:color w:val="000000"/>
            <w:sz w:val="21"/>
            <w:szCs w:val="20"/>
            <w:shd w:val="clear" w:color="auto" w:fill="FFFFFF"/>
          </w:rPr>
          <w:t xml:space="preserve"> of our models. </w:t>
        </w:r>
      </w:ins>
      <w:moveToRangeStart w:id="170" w:author="Hyosub Kim" w:date="2020-08-28T16:58:00Z" w:name="move49526334"/>
      <w:moveTo w:id="171" w:author="Hyosub Kim" w:date="2020-08-28T16:58:00Z">
        <w:r w:rsidR="00185D78">
          <w:rPr>
            <w:rFonts w:eastAsia="Times New Roman"/>
            <w:b/>
            <w:color w:val="000000"/>
            <w:sz w:val="21"/>
            <w:szCs w:val="20"/>
            <w:shd w:val="clear" w:color="auto" w:fill="FFFFFF"/>
          </w:rPr>
          <w:t>To the reviewer’s point</w:t>
        </w:r>
      </w:moveTo>
      <w:ins w:id="172" w:author="Hyosub Kim" w:date="2020-08-28T16:58:00Z">
        <w:r w:rsidR="00185D78">
          <w:rPr>
            <w:rFonts w:eastAsia="Times New Roman"/>
            <w:b/>
            <w:color w:val="000000"/>
            <w:sz w:val="21"/>
            <w:szCs w:val="20"/>
            <w:shd w:val="clear" w:color="auto" w:fill="FFFFFF"/>
          </w:rPr>
          <w:t>s</w:t>
        </w:r>
      </w:ins>
      <w:moveTo w:id="173" w:author="Hyosub Kim" w:date="2020-08-28T16:58:00Z">
        <w:r w:rsidR="00185D78">
          <w:rPr>
            <w:rFonts w:eastAsia="Times New Roman"/>
            <w:b/>
            <w:color w:val="000000"/>
            <w:sz w:val="21"/>
            <w:szCs w:val="20"/>
            <w:shd w:val="clear" w:color="auto" w:fill="FFFFFF"/>
          </w:rPr>
          <w:t>,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lines 461-463). </w:t>
        </w:r>
        <w:r w:rsidR="00185D78" w:rsidRPr="00421AD6">
          <w:rPr>
            <w:b/>
            <w:iCs/>
          </w:rPr>
          <w:t>Specifically, w</w:t>
        </w:r>
        <w:r w:rsidR="00185D78"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moveTo>
    </w:p>
    <w:moveToRangeEnd w:id="170"/>
    <w:p w14:paraId="5A24F040" w14:textId="77777777" w:rsidR="00185D78" w:rsidRDefault="00185D78" w:rsidP="00870492">
      <w:pPr>
        <w:autoSpaceDE w:val="0"/>
        <w:autoSpaceDN w:val="0"/>
        <w:adjustRightInd w:val="0"/>
        <w:ind w:left="360"/>
        <w:rPr>
          <w:ins w:id="174" w:author="Hyosub Kim" w:date="2020-08-28T16:58:00Z"/>
          <w:rFonts w:eastAsia="Times New Roman"/>
          <w:b/>
          <w:color w:val="000000"/>
          <w:sz w:val="21"/>
          <w:szCs w:val="20"/>
          <w:shd w:val="clear" w:color="auto" w:fill="FFFFFF"/>
        </w:rPr>
      </w:pPr>
    </w:p>
    <w:p w14:paraId="773324C8" w14:textId="23FDC96C" w:rsidR="0014123E" w:rsidRPr="00203532" w:rsidRDefault="00B805F0" w:rsidP="00870492">
      <w:pPr>
        <w:autoSpaceDE w:val="0"/>
        <w:autoSpaceDN w:val="0"/>
        <w:adjustRightInd w:val="0"/>
        <w:ind w:left="360"/>
        <w:rPr>
          <w:rFonts w:eastAsia="Times New Roman"/>
          <w:b/>
          <w:color w:val="000000"/>
          <w:sz w:val="21"/>
          <w:szCs w:val="20"/>
          <w:shd w:val="clear" w:color="auto" w:fill="FFFFFF"/>
        </w:rPr>
      </w:pPr>
      <w:ins w:id="175" w:author="Hyosub Kim" w:date="2020-08-28T16:56:00Z">
        <w:r>
          <w:rPr>
            <w:rFonts w:eastAsia="Times New Roman"/>
            <w:b/>
            <w:color w:val="000000"/>
            <w:sz w:val="21"/>
            <w:szCs w:val="20"/>
            <w:shd w:val="clear" w:color="auto" w:fill="FFFFFF"/>
          </w:rPr>
          <w:t>Regarding the completeness of the study, this is a</w:t>
        </w:r>
      </w:ins>
      <w:ins w:id="176" w:author="Hyosub Kim" w:date="2020-08-28T16:54:00Z">
        <w:r>
          <w:rPr>
            <w:rFonts w:eastAsia="Times New Roman"/>
            <w:b/>
            <w:color w:val="000000"/>
            <w:sz w:val="21"/>
            <w:szCs w:val="20"/>
            <w:shd w:val="clear" w:color="auto" w:fill="FFFFFF"/>
          </w:rPr>
          <w:t xml:space="preserve"> </w:t>
        </w:r>
      </w:ins>
      <w:del w:id="177" w:author="Hyosub Kim" w:date="2020-08-28T16:54:00Z">
        <w:r w:rsidR="00203532" w:rsidDel="00B805F0">
          <w:rPr>
            <w:rFonts w:eastAsia="Times New Roman"/>
            <w:b/>
            <w:color w:val="000000"/>
            <w:sz w:val="21"/>
            <w:szCs w:val="20"/>
            <w:shd w:val="clear" w:color="auto" w:fill="FFFFFF"/>
          </w:rPr>
          <w:delText>T</w:delText>
        </w:r>
        <w:r w:rsidR="00203532" w:rsidRPr="00203532" w:rsidDel="00B805F0">
          <w:rPr>
            <w:rFonts w:eastAsia="Times New Roman"/>
            <w:b/>
            <w:color w:val="000000"/>
            <w:sz w:val="21"/>
            <w:szCs w:val="20"/>
            <w:shd w:val="clear" w:color="auto" w:fill="FFFFFF"/>
          </w:rPr>
          <w:delText xml:space="preserve">his is a </w:delText>
        </w:r>
      </w:del>
      <w:r w:rsidR="00203532" w:rsidRPr="00203532">
        <w:rPr>
          <w:rFonts w:eastAsia="Times New Roman"/>
          <w:b/>
          <w:color w:val="000000"/>
          <w:sz w:val="21"/>
          <w:szCs w:val="20"/>
          <w:shd w:val="clear" w:color="auto" w:fill="FFFFFF"/>
        </w:rPr>
        <w:t>Stage 1 registered report and we are proposing to collect experimental data to help determine which of our two models of use-dependent learning is more accurate.</w:t>
      </w:r>
      <w:r w:rsidR="00203532">
        <w:rPr>
          <w:rFonts w:eastAsia="Times New Roman"/>
          <w:b/>
          <w:color w:val="000000"/>
          <w:sz w:val="21"/>
          <w:szCs w:val="20"/>
          <w:shd w:val="clear" w:color="auto" w:fill="FFFFFF"/>
        </w:rPr>
        <w:t xml:space="preserve"> W</w:t>
      </w:r>
      <w:r w:rsidR="00203532" w:rsidRPr="00203532">
        <w:rPr>
          <w:rFonts w:eastAsia="Times New Roman"/>
          <w:b/>
          <w:color w:val="000000"/>
          <w:sz w:val="21"/>
          <w:szCs w:val="20"/>
          <w:shd w:val="clear" w:color="auto" w:fill="FFFFFF"/>
        </w:rPr>
        <w:t>e</w:t>
      </w:r>
      <w:r w:rsidR="00203532">
        <w:rPr>
          <w:rFonts w:eastAsia="Times New Roman"/>
          <w:b/>
          <w:color w:val="000000"/>
          <w:sz w:val="21"/>
          <w:szCs w:val="20"/>
          <w:shd w:val="clear" w:color="auto" w:fill="FFFFFF"/>
        </w:rPr>
        <w:t xml:space="preserve"> have</w:t>
      </w:r>
      <w:r w:rsidR="00203532" w:rsidRPr="00203532">
        <w:rPr>
          <w:rFonts w:eastAsia="Times New Roman"/>
          <w:b/>
          <w:color w:val="000000"/>
          <w:sz w:val="21"/>
          <w:szCs w:val="20"/>
          <w:shd w:val="clear" w:color="auto" w:fill="FFFFFF"/>
        </w:rPr>
        <w:t xml:space="preserve"> provided the results of fitting both models </w:t>
      </w:r>
      <w:r w:rsidR="00203532" w:rsidRPr="00203532">
        <w:rPr>
          <w:rFonts w:eastAsia="Times New Roman"/>
          <w:b/>
          <w:color w:val="000000"/>
          <w:sz w:val="21"/>
          <w:szCs w:val="20"/>
          <w:shd w:val="clear" w:color="auto" w:fill="FFFFFF"/>
        </w:rPr>
        <w:lastRenderedPageBreak/>
        <w:t xml:space="preserve">to previously collected data during a different walking paradigm </w:t>
      </w:r>
      <w:r w:rsidR="00203532">
        <w:rPr>
          <w:rFonts w:eastAsia="Times New Roman"/>
          <w:b/>
          <w:color w:val="000000"/>
          <w:sz w:val="21"/>
          <w:szCs w:val="20"/>
          <w:shd w:val="clear" w:color="auto" w:fill="FFFFFF"/>
        </w:rPr>
        <w:t xml:space="preserve">in order </w:t>
      </w:r>
      <w:r w:rsidR="00203532" w:rsidRPr="00203532">
        <w:rPr>
          <w:rFonts w:eastAsia="Times New Roman"/>
          <w:b/>
          <w:color w:val="000000"/>
          <w:sz w:val="21"/>
          <w:szCs w:val="20"/>
          <w:shd w:val="clear" w:color="auto" w:fill="FFFFFF"/>
        </w:rPr>
        <w:t xml:space="preserve">to validate the rationale of pitting the two </w:t>
      </w:r>
      <w:r w:rsidR="00203532">
        <w:rPr>
          <w:rFonts w:eastAsia="Times New Roman"/>
          <w:b/>
          <w:color w:val="000000"/>
          <w:sz w:val="21"/>
          <w:szCs w:val="20"/>
          <w:shd w:val="clear" w:color="auto" w:fill="FFFFFF"/>
        </w:rPr>
        <w:t xml:space="preserve">directly </w:t>
      </w:r>
      <w:r w:rsidR="00203532" w:rsidRPr="00203532">
        <w:rPr>
          <w:rFonts w:eastAsia="Times New Roman"/>
          <w:b/>
          <w:color w:val="000000"/>
          <w:sz w:val="21"/>
          <w:szCs w:val="20"/>
          <w:shd w:val="clear" w:color="auto" w:fill="FFFFFF"/>
        </w:rPr>
        <w:t>against each other</w:t>
      </w:r>
      <w:r w:rsidR="00203532">
        <w:rPr>
          <w:rFonts w:eastAsia="Times New Roman"/>
          <w:b/>
          <w:color w:val="000000"/>
          <w:sz w:val="21"/>
          <w:szCs w:val="20"/>
          <w:shd w:val="clear" w:color="auto" w:fill="FFFFFF"/>
        </w:rPr>
        <w:t>.</w:t>
      </w:r>
      <w:r w:rsidR="00203532" w:rsidRPr="00203532">
        <w:rPr>
          <w:rFonts w:eastAsia="Times New Roman"/>
          <w:b/>
          <w:color w:val="000000"/>
          <w:sz w:val="21"/>
          <w:szCs w:val="20"/>
          <w:shd w:val="clear" w:color="auto" w:fill="FFFFFF"/>
        </w:rPr>
        <w:t xml:space="preserve"> </w:t>
      </w:r>
      <w:r w:rsidR="003A6465">
        <w:rPr>
          <w:rFonts w:eastAsia="Times New Roman"/>
          <w:b/>
          <w:color w:val="000000"/>
          <w:sz w:val="21"/>
          <w:szCs w:val="20"/>
          <w:shd w:val="clear" w:color="auto" w:fill="FFFFFF"/>
        </w:rPr>
        <w:t xml:space="preserve">The proposed experiments, modeling, and analyses will serve as the test of the Adaptive Bayesian versus Strategy Plus Use-Dependent models. </w:t>
      </w:r>
      <w:moveFromRangeStart w:id="178" w:author="Hyosub Kim" w:date="2020-08-28T16:58:00Z" w:name="move49526334"/>
      <w:moveFrom w:id="179" w:author="Hyosub Kim" w:date="2020-08-28T16:58:00Z">
        <w:r w:rsidR="00203532" w:rsidDel="00185D78">
          <w:rPr>
            <w:rFonts w:eastAsia="Times New Roman"/>
            <w:b/>
            <w:color w:val="000000"/>
            <w:sz w:val="21"/>
            <w:szCs w:val="20"/>
            <w:shd w:val="clear" w:color="auto" w:fill="FFFFFF"/>
          </w:rPr>
          <w:t>To the reviewer’s point, w</w:t>
        </w:r>
        <w:r w:rsidR="001775B3" w:rsidRPr="00421AD6" w:rsidDel="00185D78">
          <w:rPr>
            <w:b/>
            <w:iCs/>
          </w:rPr>
          <w:t>e have provided more detail</w:t>
        </w:r>
        <w:r w:rsidR="00203532" w:rsidDel="00185D78">
          <w:rPr>
            <w:b/>
            <w:iCs/>
          </w:rPr>
          <w:t>s</w:t>
        </w:r>
        <w:r w:rsidR="001775B3" w:rsidRPr="00421AD6" w:rsidDel="00185D78">
          <w:rPr>
            <w:b/>
            <w:iCs/>
          </w:rPr>
          <w:t xml:space="preserve"> in our explanation of model fitting to prior data in the Simulations</w:t>
        </w:r>
        <w:r w:rsidR="001C6F40" w:rsidDel="00185D78">
          <w:rPr>
            <w:b/>
            <w:iCs/>
          </w:rPr>
          <w:t xml:space="preserve"> (lines 461-463)</w:t>
        </w:r>
        <w:r w:rsidR="00203532" w:rsidDel="00185D78">
          <w:rPr>
            <w:b/>
            <w:iCs/>
          </w:rPr>
          <w:t xml:space="preserve">. </w:t>
        </w:r>
        <w:r w:rsidR="001775B3" w:rsidRPr="00421AD6" w:rsidDel="00185D78">
          <w:rPr>
            <w:b/>
            <w:iCs/>
          </w:rPr>
          <w:t>Specifically, w</w:t>
        </w:r>
        <w:r w:rsidR="001775B3" w:rsidRPr="00421AD6" w:rsidDel="00185D78">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moveFrom>
      <w:moveFromRangeEnd w:id="178"/>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70D92C95"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w:t>
      </w:r>
      <w:ins w:id="180" w:author="Hyosub Kim" w:date="2020-08-28T16:57:00Z">
        <w:r w:rsidR="00185D78">
          <w:rPr>
            <w:rFonts w:eastAsia="Times New Roman"/>
            <w:b/>
            <w:color w:val="000000"/>
          </w:rPr>
          <w:t>,</w:t>
        </w:r>
      </w:ins>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 xml:space="preserve">we </w:t>
      </w:r>
      <w:del w:id="181" w:author="Hyosub Kim" w:date="2020-08-28T16:57:00Z">
        <w:r w:rsidDel="00185D78">
          <w:rPr>
            <w:b/>
          </w:rPr>
          <w:delText>feel strongly that</w:delText>
        </w:r>
      </w:del>
      <w:ins w:id="182" w:author="Hyosub Kim" w:date="2020-08-28T16:57:00Z">
        <w:r w:rsidR="00185D78">
          <w:rPr>
            <w:b/>
          </w:rPr>
          <w:t>believe</w:t>
        </w:r>
      </w:ins>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7EC57222"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ins w:id="183" w:author="Hyosub Kim" w:date="2020-08-28T16:58:00Z">
        <w:r w:rsidR="00185D78">
          <w:rPr>
            <w:b/>
          </w:rPr>
          <w:t xml:space="preserve"> we have misinterpreted </w:t>
        </w:r>
        <w:proofErr w:type="gramStart"/>
        <w:r w:rsidR="00185D78">
          <w:rPr>
            <w:b/>
          </w:rPr>
          <w:t>the this</w:t>
        </w:r>
        <w:proofErr w:type="gramEnd"/>
        <w:r w:rsidR="00185D78">
          <w:rPr>
            <w:b/>
          </w:rPr>
          <w:t xml:space="preserve"> comment and</w:t>
        </w:r>
      </w:ins>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ins w:id="184" w:author="Hyosub Kim" w:date="2020-08-28T16:58:00Z">
        <w:r w:rsidR="00185D78">
          <w:rPr>
            <w:b/>
          </w:rPr>
          <w:t xml:space="preserve"> </w:t>
        </w:r>
      </w:ins>
      <w:del w:id="185" w:author="Hyosub Kim" w:date="2020-08-28T16:58:00Z">
        <w:r w:rsidDel="00185D78">
          <w:rPr>
            <w:b/>
          </w:rPr>
          <w:delText xml:space="preserve"> the reviewer’s </w:delText>
        </w:r>
      </w:del>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306F8F18"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distinct predictions in our responses to comment #’s </w:t>
      </w:r>
      <w:r w:rsidR="00257ADB" w:rsidRPr="005D24C2">
        <w:rPr>
          <w:b/>
          <w:iCs/>
        </w:rPr>
        <w:t>2</w:t>
      </w:r>
      <w:r w:rsidR="001B1C0B">
        <w:rPr>
          <w:b/>
          <w:iCs/>
        </w:rPr>
        <w:t>5</w:t>
      </w:r>
      <w:r w:rsidR="00257ADB" w:rsidRPr="005D24C2">
        <w:rPr>
          <w:b/>
          <w:iCs/>
        </w:rPr>
        <w:t>-2</w:t>
      </w:r>
      <w:r w:rsidR="001B1C0B">
        <w:rPr>
          <w:b/>
          <w:iCs/>
        </w:rPr>
        <w:t>9</w:t>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del w:id="186" w:author="Hyosub Kim" w:date="2020-08-28T17:00:00Z">
        <w:r w:rsidR="008E7166" w:rsidRPr="005D24C2" w:rsidDel="00185D78">
          <w:rPr>
            <w:b/>
            <w:iCs/>
          </w:rPr>
          <w:delText xml:space="preserve">in </w:delText>
        </w:r>
        <w:r w:rsidR="0071221D" w:rsidRPr="005D24C2" w:rsidDel="00185D78">
          <w:rPr>
            <w:b/>
            <w:iCs/>
          </w:rPr>
          <w:delText xml:space="preserve">this </w:delText>
        </w:r>
        <w:r w:rsidR="008E7166" w:rsidRPr="005D24C2" w:rsidDel="00185D78">
          <w:rPr>
            <w:b/>
            <w:iCs/>
          </w:rPr>
          <w:delText>specific</w:delText>
        </w:r>
      </w:del>
      <w:ins w:id="187" w:author="Hyosub Kim" w:date="2020-08-28T17:00:00Z">
        <w:r w:rsidR="00185D78">
          <w:rPr>
            <w:b/>
            <w:iCs/>
          </w:rPr>
          <w:t>and</w:t>
        </w:r>
      </w:ins>
      <w:r w:rsidR="008E7166" w:rsidRPr="005D24C2">
        <w:rPr>
          <w:b/>
          <w:iCs/>
        </w:rPr>
        <w:t xml:space="preserve"> experimental paradigm). </w:t>
      </w:r>
      <w:r w:rsidR="00257ADB" w:rsidRPr="005D24C2">
        <w:rPr>
          <w:b/>
          <w:iCs/>
        </w:rPr>
        <w:t xml:space="preserve">We have now adjusted the description of this section and also changed the name of the section to </w:t>
      </w:r>
      <w:ins w:id="188" w:author="Hyosub Kim" w:date="2020-08-28T17:00:00Z">
        <w:r w:rsidR="00185D78">
          <w:rPr>
            <w:b/>
            <w:iCs/>
          </w:rPr>
          <w:t>“M</w:t>
        </w:r>
      </w:ins>
      <w:del w:id="189" w:author="Hyosub Kim" w:date="2020-08-28T17:00:00Z">
        <w:r w:rsidR="00257ADB" w:rsidRPr="005D24C2" w:rsidDel="00185D78">
          <w:rPr>
            <w:b/>
            <w:iCs/>
          </w:rPr>
          <w:delText>m</w:delText>
        </w:r>
      </w:del>
      <w:r w:rsidR="00257ADB" w:rsidRPr="005D24C2">
        <w:rPr>
          <w:b/>
          <w:iCs/>
        </w:rPr>
        <w:t xml:space="preserve">odel </w:t>
      </w:r>
      <w:ins w:id="190" w:author="Hyosub Kim" w:date="2020-08-28T17:00:00Z">
        <w:r w:rsidR="00185D78">
          <w:rPr>
            <w:b/>
            <w:iCs/>
          </w:rPr>
          <w:t>R</w:t>
        </w:r>
      </w:ins>
      <w:del w:id="191" w:author="Hyosub Kim" w:date="2020-08-28T17:00:00Z">
        <w:r w:rsidR="00257ADB" w:rsidRPr="005D24C2" w:rsidDel="00185D78">
          <w:rPr>
            <w:b/>
            <w:iCs/>
          </w:rPr>
          <w:delText>r</w:delText>
        </w:r>
      </w:del>
      <w:r w:rsidR="00257ADB" w:rsidRPr="005D24C2">
        <w:rPr>
          <w:b/>
          <w:iCs/>
        </w:rPr>
        <w:t>ecovery</w:t>
      </w:r>
      <w:ins w:id="192" w:author="Hyosub Kim" w:date="2020-08-28T17:00:00Z">
        <w:r w:rsidR="00185D78">
          <w:rPr>
            <w:b/>
            <w:iCs/>
          </w:rPr>
          <w:t>”</w:t>
        </w:r>
      </w:ins>
      <w:ins w:id="193" w:author="Jonathan Wood" w:date="2020-08-27T10:50:00Z">
        <w:r w:rsidR="001B1C0B">
          <w:rPr>
            <w:b/>
            <w:iCs/>
          </w:rPr>
          <w:t xml:space="preserve"> (lines 411-441)</w:t>
        </w:r>
      </w:ins>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E8AA150"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1</w:t>
      </w:r>
      <w:r w:rsidR="001B1C0B">
        <w:rPr>
          <w:b/>
          <w:iCs/>
        </w:rPr>
        <w:t>9</w:t>
      </w:r>
      <w:r w:rsidRPr="003A6465">
        <w:rPr>
          <w:b/>
          <w:iCs/>
        </w:rPr>
        <w:t xml:space="preserve"> &amp;</w:t>
      </w:r>
      <w:r w:rsidR="001B1C0B">
        <w:rPr>
          <w:b/>
          <w:iCs/>
        </w:rPr>
        <w:t xml:space="preserve"> </w:t>
      </w:r>
      <w:r w:rsidRPr="003A6465">
        <w:rPr>
          <w:b/>
          <w:iCs/>
        </w:rPr>
        <w:t>422) to make sure it is clear that we are fitting models to simulated data</w:t>
      </w:r>
      <w:ins w:id="194" w:author="Hyosub Kim" w:date="2020-08-28T17:01:00Z">
        <w:r w:rsidR="00185D78">
          <w:rPr>
            <w:b/>
            <w:iCs/>
          </w:rPr>
          <w:t>,</w:t>
        </w:r>
      </w:ins>
      <w:r w:rsidRPr="003A6465">
        <w:rPr>
          <w:b/>
          <w:iCs/>
        </w:rPr>
        <w:t xml:space="preserve"> as </w:t>
      </w:r>
      <w:del w:id="195" w:author="Hyosub Kim" w:date="2020-08-28T17:01:00Z">
        <w:r w:rsidRPr="003A6465" w:rsidDel="00185D78">
          <w:rPr>
            <w:b/>
            <w:iCs/>
          </w:rPr>
          <w:delText xml:space="preserve">described </w:delText>
        </w:r>
      </w:del>
      <w:ins w:id="196" w:author="Hyosub Kim" w:date="2020-08-28T17:01:00Z">
        <w:r w:rsidR="00185D78">
          <w:rPr>
            <w:b/>
            <w:iCs/>
          </w:rPr>
          <w:t>suggested</w:t>
        </w:r>
        <w:r w:rsidR="00185D78" w:rsidRPr="003A6465">
          <w:rPr>
            <w:b/>
            <w:iCs/>
          </w:rPr>
          <w:t xml:space="preserve"> </w:t>
        </w:r>
        <w:r w:rsidR="00185D78">
          <w:rPr>
            <w:b/>
            <w:iCs/>
          </w:rPr>
          <w:t>by</w:t>
        </w:r>
      </w:ins>
      <w:del w:id="197" w:author="Hyosub Kim" w:date="2020-08-28T17:01:00Z">
        <w:r w:rsidR="006321B3" w:rsidRPr="003A6465" w:rsidDel="00185D78">
          <w:rPr>
            <w:b/>
            <w:iCs/>
          </w:rPr>
          <w:delText>in</w:delText>
        </w:r>
      </w:del>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663E5CDA" w:rsidR="001032C4" w:rsidRPr="003A6465" w:rsidRDefault="00185D78" w:rsidP="001032C4">
      <w:pPr>
        <w:autoSpaceDE w:val="0"/>
        <w:autoSpaceDN w:val="0"/>
        <w:adjustRightInd w:val="0"/>
        <w:ind w:left="360"/>
        <w:rPr>
          <w:b/>
          <w:iCs/>
        </w:rPr>
      </w:pPr>
      <w:ins w:id="198" w:author="Hyosub Kim" w:date="2020-08-28T17:01:00Z">
        <w:r>
          <w:rPr>
            <w:b/>
            <w:iCs/>
          </w:rPr>
          <w:t>W</w:t>
        </w:r>
        <w:r w:rsidRPr="003A6465">
          <w:rPr>
            <w:b/>
            <w:iCs/>
          </w:rPr>
          <w:t>e realize this was not clear in the text</w:t>
        </w:r>
        <w:r>
          <w:rPr>
            <w:b/>
            <w:iCs/>
          </w:rPr>
          <w:t>, so</w:t>
        </w:r>
        <w:r w:rsidRPr="003A6465">
          <w:rPr>
            <w:b/>
            <w:iCs/>
          </w:rPr>
          <w:t xml:space="preserve"> </w:t>
        </w:r>
        <w:r>
          <w:rPr>
            <w:b/>
            <w:iCs/>
          </w:rPr>
          <w:t>h</w:t>
        </w:r>
      </w:ins>
      <w:del w:id="199" w:author="Hyosub Kim" w:date="2020-08-28T17:01:00Z">
        <w:r w:rsidR="001F44F3" w:rsidRPr="003A6465" w:rsidDel="00185D78">
          <w:rPr>
            <w:b/>
            <w:iCs/>
          </w:rPr>
          <w:delText>H</w:delText>
        </w:r>
      </w:del>
      <w:r w:rsidR="001F44F3" w:rsidRPr="003A6465">
        <w:rPr>
          <w:b/>
          <w:iCs/>
        </w:rPr>
        <w:t>ere</w:t>
      </w:r>
      <w:ins w:id="200" w:author="Hyosub Kim" w:date="2020-08-28T17:01:00Z">
        <w:r>
          <w:rPr>
            <w:b/>
            <w:iCs/>
          </w:rPr>
          <w:t xml:space="preserve"> and in the revised manuscript</w:t>
        </w:r>
      </w:ins>
      <w:r w:rsidR="001F44F3" w:rsidRPr="003A6465">
        <w:rPr>
          <w:b/>
          <w:iCs/>
        </w:rPr>
        <w:t>, we</w:t>
      </w:r>
      <w:ins w:id="201" w:author="Hyosub Kim" w:date="2020-08-28T17:01:00Z">
        <w:r>
          <w:rPr>
            <w:b/>
            <w:iCs/>
          </w:rPr>
          <w:t xml:space="preserve"> mak</w:t>
        </w:r>
      </w:ins>
      <w:ins w:id="202" w:author="Hyosub Kim" w:date="2020-08-28T17:02:00Z">
        <w:r>
          <w:rPr>
            <w:b/>
            <w:iCs/>
          </w:rPr>
          <w:t>e clear that we</w:t>
        </w:r>
      </w:ins>
      <w:r w:rsidR="001F44F3" w:rsidRPr="003A6465">
        <w:rPr>
          <w:b/>
          <w:iCs/>
        </w:rPr>
        <w:t xml:space="preserve"> were referring to AIC and BIC as possible objective model </w:t>
      </w:r>
      <w:commentRangeStart w:id="203"/>
      <w:r w:rsidR="001F44F3" w:rsidRPr="003A6465">
        <w:rPr>
          <w:b/>
          <w:iCs/>
        </w:rPr>
        <w:t>comparisons</w:t>
      </w:r>
      <w:ins w:id="204" w:author="Hyosub Kim" w:date="2020-08-28T17:02:00Z">
        <w:r>
          <w:rPr>
            <w:b/>
            <w:iCs/>
          </w:rPr>
          <w:t>.</w:t>
        </w:r>
      </w:ins>
      <w:del w:id="205" w:author="Hyosub Kim" w:date="2020-08-28T17:02:00Z">
        <w:r w:rsidR="001F44F3" w:rsidRPr="003A6465" w:rsidDel="00185D78">
          <w:rPr>
            <w:b/>
            <w:iCs/>
          </w:rPr>
          <w:delText>, but</w:delText>
        </w:r>
      </w:del>
      <w:del w:id="206" w:author="Hyosub Kim" w:date="2020-08-28T17:01:00Z">
        <w:r w:rsidR="001F44F3" w:rsidRPr="003A6465" w:rsidDel="00185D78">
          <w:rPr>
            <w:b/>
            <w:iCs/>
          </w:rPr>
          <w:delText xml:space="preserve"> we realize this was not clear in the text</w:delText>
        </w:r>
      </w:del>
      <w:del w:id="207" w:author="Hyosub Kim" w:date="2020-08-28T17:02:00Z">
        <w:r w:rsidR="001F44F3" w:rsidRPr="003A6465" w:rsidDel="00185D78">
          <w:rPr>
            <w:b/>
            <w:iCs/>
          </w:rPr>
          <w:delText xml:space="preserve">. </w:delText>
        </w:r>
        <w:r w:rsidR="001032C4" w:rsidRPr="003A6465" w:rsidDel="00185D78">
          <w:rPr>
            <w:b/>
            <w:iCs/>
          </w:rPr>
          <w:delText>We are now more specific about what objective model comparisons we are using throughout this section</w:delText>
        </w:r>
      </w:del>
      <w:commentRangeEnd w:id="203"/>
      <w:r>
        <w:rPr>
          <w:rStyle w:val="CommentReference"/>
        </w:rPr>
        <w:commentReference w:id="203"/>
      </w:r>
      <w:del w:id="208" w:author="Hyosub Kim" w:date="2020-08-28T17:02:00Z">
        <w:r w:rsidR="005611D2" w:rsidRPr="003A6465" w:rsidDel="00185D78">
          <w:rPr>
            <w:b/>
            <w:iCs/>
          </w:rPr>
          <w:delText>.</w:delText>
        </w:r>
      </w:del>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60063176"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ins w:id="209" w:author="Jonathan Wood" w:date="2020-08-27T12:45:00Z">
        <w:r w:rsidR="008B4274">
          <w:rPr>
            <w:b/>
            <w:iCs/>
          </w:rPr>
          <w:t xml:space="preserve"> </w:t>
        </w:r>
      </w:ins>
      <w:ins w:id="210" w:author="Jonathan Wood" w:date="2020-08-27T12:46:00Z">
        <w:r w:rsidR="008B4274">
          <w:rPr>
            <w:b/>
            <w:iCs/>
          </w:rPr>
          <w:t>we</w:t>
        </w:r>
      </w:ins>
      <w:r w:rsidRPr="003A6465">
        <w:rPr>
          <w:b/>
          <w:iCs/>
        </w:rPr>
        <w:t>re vague about the point we were trying to make here and have adjusted our language accordingly (lines</w:t>
      </w:r>
      <w:r w:rsidR="001B1C0B">
        <w:rPr>
          <w:b/>
          <w:iCs/>
        </w:rPr>
        <w:t xml:space="preserve"> 441-415 &amp; 431-433</w:t>
      </w:r>
      <w:r w:rsidRPr="003A6465">
        <w:rPr>
          <w:b/>
          <w:iCs/>
        </w:rPr>
        <w:t xml:space="preserve">). We were attempting to communicate that we performed model recovery analysis with both AIC and BIC and in this specific </w:t>
      </w:r>
      <w:ins w:id="211" w:author="Hyosub Kim" w:date="2020-08-28T17:03:00Z">
        <w:r w:rsidR="00185D78">
          <w:rPr>
            <w:b/>
            <w:iCs/>
          </w:rPr>
          <w:t xml:space="preserve">instance, </w:t>
        </w:r>
      </w:ins>
      <w:del w:id="212" w:author="Hyosub Kim" w:date="2020-08-28T17:03:00Z">
        <w:r w:rsidRPr="003A6465" w:rsidDel="00185D78">
          <w:rPr>
            <w:b/>
            <w:iCs/>
          </w:rPr>
          <w:delText>case, with this specific</w:delText>
        </w:r>
      </w:del>
      <w:ins w:id="213" w:author="Hyosub Kim" w:date="2020-08-28T17:03:00Z">
        <w:r w:rsidR="00185D78">
          <w:rPr>
            <w:b/>
            <w:iCs/>
          </w:rPr>
          <w:t>assessing this</w:t>
        </w:r>
      </w:ins>
      <w:r w:rsidRPr="003A6465">
        <w:rPr>
          <w:b/>
          <w:iCs/>
        </w:rPr>
        <w:t xml:space="preserve"> experiment </w:t>
      </w:r>
      <w:del w:id="214" w:author="Hyosub Kim" w:date="2020-08-28T17:03:00Z">
        <w:r w:rsidRPr="003A6465" w:rsidDel="00185D78">
          <w:rPr>
            <w:b/>
            <w:iCs/>
          </w:rPr>
          <w:delText xml:space="preserve">and </w:delText>
        </w:r>
      </w:del>
      <w:ins w:id="215" w:author="Hyosub Kim" w:date="2020-08-28T17:03:00Z">
        <w:r w:rsidR="00185D78">
          <w:rPr>
            <w:b/>
            <w:iCs/>
          </w:rPr>
          <w:t>with</w:t>
        </w:r>
        <w:r w:rsidR="00185D78" w:rsidRPr="003A6465">
          <w:rPr>
            <w:b/>
            <w:iCs/>
          </w:rPr>
          <w:t xml:space="preserve"> </w:t>
        </w:r>
      </w:ins>
      <w:r w:rsidRPr="003A6465">
        <w:rPr>
          <w:b/>
          <w:iCs/>
        </w:rPr>
        <w:t>these</w:t>
      </w:r>
      <w:del w:id="216" w:author="Hyosub Kim" w:date="2020-08-28T17:03:00Z">
        <w:r w:rsidRPr="003A6465" w:rsidDel="00185D78">
          <w:rPr>
            <w:b/>
            <w:iCs/>
          </w:rPr>
          <w:delText xml:space="preserve"> specific </w:delText>
        </w:r>
      </w:del>
      <w:ins w:id="217" w:author="Hyosub Kim" w:date="2020-08-28T17:03:00Z">
        <w:r w:rsidR="00185D78">
          <w:rPr>
            <w:b/>
            <w:iCs/>
          </w:rPr>
          <w:t xml:space="preserve"> two </w:t>
        </w:r>
      </w:ins>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ins w:id="218" w:author="Jonathan Wood" w:date="2020-08-27T12:46:00Z">
        <w:r w:rsidR="008B4274">
          <w:rPr>
            <w:b/>
            <w:iCs/>
          </w:rPr>
          <w:t xml:space="preserve"> </w:t>
        </w:r>
      </w:ins>
      <w:ins w:id="219" w:author="Hyosub Kim" w:date="2020-08-28T17:04:00Z">
        <w:r w:rsidR="00185D78">
          <w:rPr>
            <w:b/>
            <w:iCs/>
          </w:rPr>
          <w:t>during</w:t>
        </w:r>
      </w:ins>
      <w:ins w:id="220" w:author="Jonathan Wood" w:date="2020-08-27T12:46:00Z">
        <w:del w:id="221" w:author="Hyosub Kim" w:date="2020-08-28T17:04:00Z">
          <w:r w:rsidR="008B4274" w:rsidDel="00185D78">
            <w:rPr>
              <w:b/>
              <w:iCs/>
            </w:rPr>
            <w:delText>in</w:delText>
          </w:r>
        </w:del>
        <w:r w:rsidR="008B4274">
          <w:rPr>
            <w:b/>
            <w:iCs/>
          </w:rPr>
          <w:t xml:space="preserve"> model recovery analysis</w:t>
        </w:r>
      </w:ins>
      <w:r w:rsidRPr="003A6465">
        <w:rPr>
          <w:b/>
          <w:iCs/>
        </w:rPr>
        <w:t xml:space="preserve">.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5EFA2D64" w:rsidR="001F44F3" w:rsidRPr="003A6465" w:rsidRDefault="001F44F3" w:rsidP="008B5B26">
      <w:pPr>
        <w:autoSpaceDE w:val="0"/>
        <w:autoSpaceDN w:val="0"/>
        <w:adjustRightInd w:val="0"/>
        <w:ind w:left="360"/>
        <w:rPr>
          <w:b/>
          <w:i/>
          <w:iCs/>
        </w:rPr>
      </w:pPr>
      <w:r w:rsidRPr="003A6465">
        <w:rPr>
          <w:b/>
          <w:color w:val="222222"/>
          <w:shd w:val="clear" w:color="auto" w:fill="FFFFFF"/>
        </w:rPr>
        <w:t xml:space="preserve">We have now adjusted this sentence to read </w:t>
      </w:r>
      <w:commentRangeStart w:id="222"/>
      <w:r w:rsidRPr="003A6465">
        <w:rPr>
          <w:b/>
          <w:color w:val="222222"/>
          <w:shd w:val="clear" w:color="auto" w:fill="FFFFFF"/>
        </w:rPr>
        <w:t>"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t>
      </w:r>
      <w:r w:rsidR="001C6F40">
        <w:rPr>
          <w:b/>
          <w:iCs/>
        </w:rPr>
        <w:t>(lines 461-463)</w:t>
      </w:r>
      <w:commentRangeEnd w:id="222"/>
      <w:r w:rsidR="0033717B">
        <w:rPr>
          <w:rStyle w:val="CommentReference"/>
        </w:rPr>
        <w:commentReference w:id="222"/>
      </w:r>
      <w:r w:rsidR="001C6F40">
        <w:rPr>
          <w:b/>
          <w:iCs/>
        </w:rPr>
        <w:t xml:space="preserve">. </w:t>
      </w:r>
      <w:r w:rsidRPr="003A6465">
        <w:rPr>
          <w:b/>
          <w:color w:val="222222"/>
          <w:shd w:val="clear" w:color="auto" w:fill="FFFFFF"/>
        </w:rPr>
        <w:t xml:space="preserve">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3EAC43C6" w:rsidR="00880452" w:rsidRPr="003A6465" w:rsidRDefault="003A6465" w:rsidP="008B5B26">
      <w:pPr>
        <w:autoSpaceDE w:val="0"/>
        <w:autoSpaceDN w:val="0"/>
        <w:adjustRightInd w:val="0"/>
        <w:ind w:left="360"/>
        <w:rPr>
          <w:b/>
          <w:iCs/>
        </w:rPr>
      </w:pPr>
      <w:r>
        <w:rPr>
          <w:b/>
          <w:iCs/>
        </w:rPr>
        <w:t>We now provide the aftereffect data as noted in</w:t>
      </w:r>
      <w:r w:rsidR="0071221D" w:rsidRPr="003A6465">
        <w:rPr>
          <w:b/>
          <w:iCs/>
        </w:rPr>
        <w:t xml:space="preserve">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08A2EBC" w:rsidR="009530CB" w:rsidRPr="00C00109" w:rsidRDefault="009530CB" w:rsidP="009530CB">
      <w:pPr>
        <w:rPr>
          <w:rFonts w:eastAsia="Times New Roman"/>
          <w:b/>
          <w:iCs/>
          <w:color w:val="000000"/>
          <w:shd w:val="clear" w:color="auto" w:fill="FFFFFF"/>
        </w:rPr>
      </w:pPr>
      <w:del w:id="224" w:author="Hyosub Kim" w:date="2020-08-28T09:19:00Z">
        <w:r w:rsidDel="00465FDF">
          <w:rPr>
            <w:rFonts w:eastAsia="Times New Roman"/>
            <w:b/>
            <w:iCs/>
            <w:color w:val="000000"/>
            <w:shd w:val="clear" w:color="auto" w:fill="FFFFFF"/>
          </w:rPr>
          <w:delText>Thank you</w:delText>
        </w:r>
      </w:del>
      <w:ins w:id="225" w:author="Hyosub Kim" w:date="2020-08-28T09:19:00Z">
        <w:r w:rsidR="00465FDF">
          <w:rPr>
            <w:rFonts w:eastAsia="Times New Roman"/>
            <w:b/>
            <w:iCs/>
            <w:color w:val="000000"/>
            <w:shd w:val="clear" w:color="auto" w:fill="FFFFFF"/>
          </w:rPr>
          <w:t>We thank the reviewer</w:t>
        </w:r>
      </w:ins>
      <w:r w:rsidRPr="00C00109">
        <w:rPr>
          <w:rFonts w:eastAsia="Times New Roman"/>
          <w:b/>
          <w:iCs/>
          <w:color w:val="000000"/>
          <w:shd w:val="clear" w:color="auto" w:fill="FFFFFF"/>
        </w:rPr>
        <w:t xml:space="preserve"> for the</w:t>
      </w:r>
      <w:ins w:id="226" w:author="Hyosub Kim" w:date="2020-08-28T09:19:00Z">
        <w:r w:rsidR="00465FDF">
          <w:rPr>
            <w:rFonts w:eastAsia="Times New Roman"/>
            <w:b/>
            <w:iCs/>
            <w:color w:val="000000"/>
            <w:shd w:val="clear" w:color="auto" w:fill="FFFFFF"/>
          </w:rPr>
          <w:t>ir</w:t>
        </w:r>
      </w:ins>
      <w:r>
        <w:rPr>
          <w:rFonts w:eastAsia="Times New Roman"/>
          <w:b/>
          <w:iCs/>
          <w:color w:val="000000"/>
          <w:shd w:val="clear" w:color="auto" w:fill="FFFFFF"/>
        </w:rPr>
        <w:t xml:space="preserve"> </w:t>
      </w:r>
      <w:del w:id="227" w:author="Hyosub Kim" w:date="2020-08-28T09:18:00Z">
        <w:r w:rsidDel="00465FDF">
          <w:rPr>
            <w:rFonts w:eastAsia="Times New Roman"/>
            <w:b/>
            <w:iCs/>
            <w:color w:val="000000"/>
            <w:shd w:val="clear" w:color="auto" w:fill="FFFFFF"/>
          </w:rPr>
          <w:delText>kind and</w:delText>
        </w:r>
        <w:r w:rsidRPr="00C00109" w:rsidDel="00465FDF">
          <w:rPr>
            <w:rFonts w:eastAsia="Times New Roman"/>
            <w:b/>
            <w:iCs/>
            <w:color w:val="000000"/>
            <w:shd w:val="clear" w:color="auto" w:fill="FFFFFF"/>
          </w:rPr>
          <w:delText xml:space="preserve"> </w:delText>
        </w:r>
      </w:del>
      <w:r w:rsidRPr="00C00109">
        <w:rPr>
          <w:rFonts w:eastAsia="Times New Roman"/>
          <w:b/>
          <w:iCs/>
          <w:color w:val="000000"/>
          <w:shd w:val="clear" w:color="auto" w:fill="FFFFFF"/>
        </w:rPr>
        <w:t>encouraging words regarding our study</w:t>
      </w:r>
      <w:ins w:id="228" w:author="Hyosub Kim" w:date="2020-08-28T09:19:00Z">
        <w:r w:rsidR="00465FDF">
          <w:rPr>
            <w:rFonts w:eastAsia="Times New Roman"/>
            <w:b/>
            <w:iCs/>
            <w:color w:val="000000"/>
            <w:shd w:val="clear" w:color="auto" w:fill="FFFFFF"/>
          </w:rPr>
          <w:t xml:space="preserve"> and for their insightful comments</w:t>
        </w:r>
      </w:ins>
      <w:r w:rsidRPr="00C00109">
        <w:rPr>
          <w:rFonts w:eastAsia="Times New Roman"/>
          <w:b/>
          <w:iCs/>
          <w:color w:val="000000"/>
          <w:shd w:val="clear" w:color="auto" w:fill="FFFFFF"/>
        </w:rPr>
        <w:t>.</w:t>
      </w:r>
      <w:r>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4F167866" w:rsidR="00C8308A" w:rsidRDefault="009530CB" w:rsidP="00C8308A">
      <w:pPr>
        <w:tabs>
          <w:tab w:val="left" w:pos="4770"/>
        </w:tabs>
        <w:ind w:left="360"/>
        <w:rPr>
          <w:ins w:id="229" w:author="Jonathan Wood" w:date="2020-08-27T12:52:00Z"/>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del w:id="230" w:author="Hyosub Kim" w:date="2020-08-28T09:20:00Z">
        <w:r w:rsidRPr="00C00109" w:rsidDel="00465FDF">
          <w:rPr>
            <w:rFonts w:eastAsia="Times New Roman"/>
            <w:b/>
            <w:iCs/>
            <w:color w:val="000000"/>
            <w:shd w:val="clear" w:color="auto" w:fill="FFFFFF"/>
          </w:rPr>
          <w:delText>failed to mention</w:delText>
        </w:r>
      </w:del>
      <w:ins w:id="231" w:author="Hyosub Kim" w:date="2020-08-28T09:20:00Z">
        <w:r w:rsidR="00465FDF">
          <w:rPr>
            <w:rFonts w:eastAsia="Times New Roman"/>
            <w:b/>
            <w:iCs/>
            <w:color w:val="000000"/>
            <w:shd w:val="clear" w:color="auto" w:fill="FFFFFF"/>
          </w:rPr>
          <w:t>were unclear</w:t>
        </w:r>
      </w:ins>
      <w:r w:rsidRPr="00C00109">
        <w:rPr>
          <w:rFonts w:eastAsia="Times New Roman"/>
          <w:b/>
          <w:iCs/>
          <w:color w:val="000000"/>
          <w:shd w:val="clear" w:color="auto" w:fill="FFFFFF"/>
        </w:rPr>
        <w:t xml:space="preserve"> in our original submission that, for the power analysis</w:t>
      </w:r>
      <w:ins w:id="232" w:author="Jonathan Wood" w:date="2020-08-27T10:58:00Z">
        <w:del w:id="233" w:author="Hyosub Kim" w:date="2020-08-28T09:20:00Z">
          <w:r w:rsidR="00610B7C" w:rsidDel="00465FDF">
            <w:rPr>
              <w:rFonts w:eastAsia="Times New Roman"/>
              <w:b/>
              <w:iCs/>
              <w:color w:val="000000"/>
              <w:shd w:val="clear" w:color="auto" w:fill="FFFFFF"/>
            </w:rPr>
            <w:delText xml:space="preserve"> (</w:delText>
          </w:r>
        </w:del>
      </w:ins>
      <w:ins w:id="234" w:author="Jonathan Wood" w:date="2020-08-27T12:49:00Z">
        <w:del w:id="235" w:author="Hyosub Kim" w:date="2020-08-28T09:20:00Z">
          <w:r w:rsidR="00C8308A" w:rsidDel="00465FDF">
            <w:rPr>
              <w:rFonts w:eastAsia="Times New Roman"/>
              <w:b/>
              <w:iCs/>
              <w:color w:val="000000"/>
              <w:shd w:val="clear" w:color="auto" w:fill="FFFFFF"/>
            </w:rPr>
            <w:delText xml:space="preserve">we have now changed this point in </w:delText>
          </w:r>
        </w:del>
      </w:ins>
      <w:ins w:id="236" w:author="Jonathan Wood" w:date="2020-08-27T10:58:00Z">
        <w:del w:id="237" w:author="Hyosub Kim" w:date="2020-08-28T09:20:00Z">
          <w:r w:rsidR="00610B7C" w:rsidDel="00465FDF">
            <w:rPr>
              <w:rFonts w:eastAsia="Times New Roman"/>
              <w:b/>
              <w:iCs/>
              <w:color w:val="000000"/>
              <w:shd w:val="clear" w:color="auto" w:fill="FFFFFF"/>
            </w:rPr>
            <w:delText>lines 390-391)</w:delText>
          </w:r>
        </w:del>
      </w:ins>
      <w:r w:rsidRPr="00C00109">
        <w:rPr>
          <w:rFonts w:eastAsia="Times New Roman"/>
          <w:b/>
          <w:iCs/>
          <w:color w:val="000000"/>
          <w:shd w:val="clear" w:color="auto" w:fill="FFFFFF"/>
        </w:rPr>
        <w:t>, the aftereffect magnitudes are based on the Washout phase from Wood et al. (2020), which was performed after a 5-minute abrupt (not gradual) learning phase</w:t>
      </w:r>
      <w:ins w:id="238" w:author="Hyosub Kim" w:date="2020-08-28T09:20:00Z">
        <w:r w:rsidR="00465FDF">
          <w:rPr>
            <w:rFonts w:eastAsia="Times New Roman"/>
            <w:b/>
            <w:iCs/>
            <w:color w:val="000000"/>
            <w:shd w:val="clear" w:color="auto" w:fill="FFFFFF"/>
          </w:rPr>
          <w:t xml:space="preserve"> (we have now changed this point in lines 390-391)</w:t>
        </w:r>
      </w:ins>
      <w:r w:rsidRPr="00C00109">
        <w:rPr>
          <w:rFonts w:eastAsia="Times New Roman"/>
          <w:b/>
          <w:iCs/>
          <w:color w:val="000000"/>
          <w:shd w:val="clear" w:color="auto" w:fill="FFFFFF"/>
        </w:rPr>
        <w:t xml:space="preserve">. Therefore, </w:t>
      </w:r>
      <w:del w:id="239" w:author="Hyosub Kim" w:date="2020-08-28T09:21:00Z">
        <w:r w:rsidRPr="00C00109" w:rsidDel="00465FDF">
          <w:rPr>
            <w:rFonts w:eastAsia="Times New Roman"/>
            <w:b/>
            <w:iCs/>
            <w:color w:val="000000"/>
            <w:shd w:val="clear" w:color="auto" w:fill="FFFFFF"/>
          </w:rPr>
          <w:delText>we do not believe that the fact the first learning phase during Wood et al. was initiated gradually would affect the power analysis in the current proposed behavioral experiment</w:delText>
        </w:r>
      </w:del>
      <w:ins w:id="240" w:author="Hyosub Kim" w:date="2020-08-28T09:21:00Z">
        <w:r w:rsidR="00465FDF">
          <w:rPr>
            <w:rFonts w:eastAsia="Times New Roman"/>
            <w:b/>
            <w:iCs/>
            <w:color w:val="000000"/>
            <w:shd w:val="clear" w:color="auto" w:fill="FFFFFF"/>
          </w:rPr>
          <w:t xml:space="preserve">the power analysis was </w:t>
        </w:r>
      </w:ins>
      <w:ins w:id="241" w:author="Hyosub Kim" w:date="2020-08-28T09:22:00Z">
        <w:r w:rsidR="00465FDF">
          <w:rPr>
            <w:rFonts w:eastAsia="Times New Roman"/>
            <w:b/>
            <w:iCs/>
            <w:color w:val="000000"/>
            <w:shd w:val="clear" w:color="auto" w:fill="FFFFFF"/>
          </w:rPr>
          <w:t xml:space="preserve">indeed </w:t>
        </w:r>
      </w:ins>
      <w:ins w:id="242" w:author="Hyosub Kim" w:date="2020-08-28T09:21:00Z">
        <w:r w:rsidR="00465FDF">
          <w:rPr>
            <w:rFonts w:eastAsia="Times New Roman"/>
            <w:b/>
            <w:iCs/>
            <w:color w:val="000000"/>
            <w:shd w:val="clear" w:color="auto" w:fill="FFFFFF"/>
          </w:rPr>
          <w:t>based on a similar perturbation (abrupt)</w:t>
        </w:r>
      </w:ins>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del w:id="243" w:author="Hyosub Kim" w:date="2020-08-28T09:25:00Z">
        <w:r w:rsidDel="00465FDF">
          <w:rPr>
            <w:rFonts w:eastAsia="Times New Roman"/>
            <w:b/>
            <w:iCs/>
            <w:color w:val="000000"/>
            <w:shd w:val="clear" w:color="auto" w:fill="FFFFFF"/>
          </w:rPr>
          <w:delText>.</w:delText>
        </w:r>
      </w:del>
      <w:ins w:id="244" w:author="Jonathan Wood" w:date="2020-08-27T12:52:00Z">
        <w:del w:id="245" w:author="Hyosub Kim" w:date="2020-08-28T09:25:00Z">
          <w:r w:rsidR="00C8308A" w:rsidDel="00465FDF">
            <w:rPr>
              <w:rFonts w:eastAsia="Times New Roman"/>
              <w:b/>
              <w:iCs/>
              <w:color w:val="000000"/>
              <w:shd w:val="clear" w:color="auto" w:fill="FFFFFF"/>
            </w:rPr>
            <w:delText xml:space="preserve"> </w:delText>
          </w:r>
        </w:del>
      </w:ins>
      <w:ins w:id="246" w:author="Hyosub Kim" w:date="2020-08-28T09:25:00Z">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w:t>
        </w:r>
        <w:proofErr w:type="spellStart"/>
        <w:r w:rsidR="00465FDF" w:rsidRPr="00C8308A">
          <w:rPr>
            <w:b/>
            <w:szCs w:val="24"/>
          </w:rPr>
          <w:t>Leow</w:t>
        </w:r>
        <w:proofErr w:type="spellEnd"/>
        <w:r w:rsidR="00465FDF" w:rsidRPr="00C8308A">
          <w:rPr>
            <w:b/>
            <w:szCs w:val="24"/>
          </w:rPr>
          <w:t xml:space="preserve"> et al., 2016; </w:t>
        </w:r>
        <w:proofErr w:type="spellStart"/>
        <w:r w:rsidR="00465FDF" w:rsidRPr="00C8308A">
          <w:rPr>
            <w:b/>
            <w:szCs w:val="24"/>
          </w:rPr>
          <w:t>Orban</w:t>
        </w:r>
        <w:proofErr w:type="spellEnd"/>
        <w:r w:rsidR="00465FDF" w:rsidRPr="00C8308A">
          <w:rPr>
            <w:b/>
            <w:szCs w:val="24"/>
          </w:rPr>
          <w:t xml:space="preserve"> de </w:t>
        </w:r>
        <w:proofErr w:type="spellStart"/>
        <w:r w:rsidR="00465FDF" w:rsidRPr="00C8308A">
          <w:rPr>
            <w:b/>
            <w:szCs w:val="24"/>
          </w:rPr>
          <w:t>Xivry</w:t>
        </w:r>
        <w:proofErr w:type="spellEnd"/>
        <w:r w:rsidR="00465FDF" w:rsidRPr="00C8308A">
          <w:rPr>
            <w:b/>
            <w:szCs w:val="24"/>
          </w:rPr>
          <w:t xml:space="preserve"> et al., 2011; </w:t>
        </w:r>
        <w:proofErr w:type="spellStart"/>
        <w:r w:rsidR="00465FDF" w:rsidRPr="00C8308A">
          <w:rPr>
            <w:b/>
            <w:szCs w:val="24"/>
          </w:rPr>
          <w:t>Orban</w:t>
        </w:r>
        <w:proofErr w:type="spellEnd"/>
        <w:r w:rsidR="00465FDF" w:rsidRPr="00C8308A">
          <w:rPr>
            <w:b/>
            <w:szCs w:val="24"/>
          </w:rPr>
          <w:t xml:space="preserve"> de </w:t>
        </w:r>
        <w:proofErr w:type="spellStart"/>
        <w:r w:rsidR="00465FDF" w:rsidRPr="00C8308A">
          <w:rPr>
            <w:b/>
            <w:szCs w:val="24"/>
          </w:rPr>
          <w:t>Xivry</w:t>
        </w:r>
        <w:proofErr w:type="spellEnd"/>
        <w:r w:rsidR="00465FDF" w:rsidRPr="00C8308A">
          <w:rPr>
            <w:b/>
            <w:szCs w:val="24"/>
          </w:rPr>
          <w:t xml:space="preserve"> and </w:t>
        </w:r>
        <w:proofErr w:type="spellStart"/>
        <w:r w:rsidR="00465FDF" w:rsidRPr="00C8308A">
          <w:rPr>
            <w:b/>
            <w:szCs w:val="24"/>
          </w:rPr>
          <w:t>Lefèvre</w:t>
        </w:r>
        <w:proofErr w:type="spellEnd"/>
        <w:r w:rsidR="00465FDF" w:rsidRPr="00C8308A">
          <w:rPr>
            <w:b/>
            <w:szCs w:val="24"/>
          </w:rPr>
          <w:t>,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ins>
      <w:moveToRangeStart w:id="247" w:author="Hyosub Kim" w:date="2020-08-28T09:23:00Z" w:name="move49499001"/>
      <w:moveTo w:id="248" w:author="Hyosub Kim" w:date="2020-08-28T09:23:00Z">
        <w:del w:id="249" w:author="Hyosub Kim" w:date="2020-08-28T09:23:00Z">
          <w:r w:rsidR="00465FDF" w:rsidDel="00465FDF">
            <w:rPr>
              <w:rFonts w:eastAsia="Times New Roman"/>
              <w:b/>
              <w:iCs/>
              <w:color w:val="000000"/>
              <w:shd w:val="clear" w:color="auto" w:fill="FFFFFF"/>
            </w:rPr>
            <w:delText xml:space="preserve">Indeed, gradual perturbations have been used as a proxy for less repetition in upper extremity </w:delText>
          </w:r>
          <w:r w:rsidR="00465FDF" w:rsidRPr="00C8308A" w:rsidDel="00465FDF">
            <w:rPr>
              <w:rFonts w:eastAsia="Times New Roman"/>
              <w:b/>
              <w:iCs/>
              <w:color w:val="000000"/>
              <w:shd w:val="clear" w:color="auto" w:fill="FFFFFF"/>
            </w:rPr>
            <w:delText xml:space="preserve">studies </w:delText>
          </w:r>
          <w:r w:rsidR="00465FDF" w:rsidRPr="00C8308A" w:rsidDel="00465FDF">
            <w:rPr>
              <w:rFonts w:eastAsia="Times New Roman"/>
              <w:b/>
              <w:iCs/>
              <w:color w:val="000000"/>
              <w:shd w:val="clear" w:color="auto" w:fill="FFFFFF"/>
            </w:rPr>
            <w:fldChar w:fldCharType="begin"/>
          </w:r>
          <w:r w:rsidR="00465FDF" w:rsidRPr="00C8308A" w:rsidDel="00465FDF">
            <w:rPr>
              <w:rFonts w:eastAsia="Times New Roman"/>
              <w:b/>
              <w:iCs/>
              <w:color w:val="000000"/>
              <w:shd w:val="clear" w:color="auto" w:fill="FFFFFF"/>
            </w:rPr>
            <w:del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delInstrText>
          </w:r>
          <w:r w:rsidR="00465FDF" w:rsidRPr="00C8308A" w:rsidDel="00465FDF">
            <w:rPr>
              <w:rFonts w:eastAsia="Times New Roman"/>
              <w:b/>
              <w:iCs/>
              <w:color w:val="000000"/>
              <w:shd w:val="clear" w:color="auto" w:fill="FFFFFF"/>
            </w:rPr>
            <w:fldChar w:fldCharType="separate"/>
          </w:r>
          <w:r w:rsidR="00465FDF" w:rsidRPr="00C8308A" w:rsidDel="00465FDF">
            <w:rPr>
              <w:b/>
              <w:szCs w:val="24"/>
            </w:rPr>
            <w:delText>(Leow et al., 2016; Orban de Xivry et al., 2011; Orban de Xivry and Lefèvre, 2015)</w:delText>
          </w:r>
          <w:r w:rsidR="00465FDF" w:rsidRPr="00C8308A" w:rsidDel="00465FDF">
            <w:rPr>
              <w:rFonts w:eastAsia="Times New Roman"/>
              <w:b/>
              <w:iCs/>
              <w:color w:val="000000"/>
              <w:shd w:val="clear" w:color="auto" w:fill="FFFFFF"/>
            </w:rPr>
            <w:fldChar w:fldCharType="end"/>
          </w:r>
        </w:del>
      </w:moveTo>
      <w:moveToRangeEnd w:id="247"/>
      <w:ins w:id="250" w:author="Jonathan Wood" w:date="2020-08-27T12:53:00Z">
        <w:r w:rsidR="00C8308A">
          <w:rPr>
            <w:rFonts w:eastAsia="Times New Roman"/>
            <w:b/>
            <w:iCs/>
            <w:color w:val="000000"/>
            <w:shd w:val="clear" w:color="auto" w:fill="FFFFFF"/>
          </w:rPr>
          <w:t xml:space="preserve">We suspect that the modeling results of the proposed study may shed some light on this question, though indirectly. </w:t>
        </w:r>
      </w:ins>
      <w:ins w:id="251" w:author="Jonathan Wood" w:date="2020-08-27T12:54:00Z">
        <w:r w:rsidR="00C8308A">
          <w:rPr>
            <w:rFonts w:eastAsia="Times New Roman"/>
            <w:b/>
            <w:iCs/>
            <w:color w:val="000000"/>
            <w:shd w:val="clear" w:color="auto" w:fill="FFFFFF"/>
          </w:rPr>
          <w:t xml:space="preserve">For example, if variability does impact use-dependent aftereffects, </w:t>
        </w:r>
      </w:ins>
      <w:ins w:id="252" w:author="Jonathan Wood" w:date="2020-08-27T12:53:00Z">
        <w:r w:rsidR="00C8308A">
          <w:rPr>
            <w:rFonts w:eastAsia="Times New Roman"/>
            <w:b/>
            <w:iCs/>
            <w:color w:val="000000"/>
            <w:shd w:val="clear" w:color="auto" w:fill="FFFFFF"/>
          </w:rPr>
          <w:t xml:space="preserve">a gradual </w:t>
        </w:r>
      </w:ins>
      <w:ins w:id="253" w:author="Jonathan Wood" w:date="2020-08-27T12:55:00Z">
        <w:r w:rsidR="00C8308A">
          <w:rPr>
            <w:rFonts w:eastAsia="Times New Roman"/>
            <w:b/>
            <w:iCs/>
            <w:color w:val="000000"/>
            <w:shd w:val="clear" w:color="auto" w:fill="FFFFFF"/>
          </w:rPr>
          <w:t>change in motor output</w:t>
        </w:r>
      </w:ins>
      <w:ins w:id="254" w:author="Jonathan Wood" w:date="2020-08-27T12:54:00Z">
        <w:r w:rsidR="00C8308A">
          <w:rPr>
            <w:rFonts w:eastAsia="Times New Roman"/>
            <w:b/>
            <w:iCs/>
            <w:color w:val="000000"/>
            <w:shd w:val="clear" w:color="auto" w:fill="FFFFFF"/>
          </w:rPr>
          <w:t xml:space="preserve">, being less consistent, </w:t>
        </w:r>
      </w:ins>
      <w:ins w:id="255" w:author="Hyosub Kim" w:date="2020-08-28T09:25:00Z">
        <w:r w:rsidR="00465FDF">
          <w:rPr>
            <w:rFonts w:eastAsia="Times New Roman"/>
            <w:b/>
            <w:iCs/>
            <w:color w:val="000000"/>
            <w:shd w:val="clear" w:color="auto" w:fill="FFFFFF"/>
          </w:rPr>
          <w:t>sh</w:t>
        </w:r>
      </w:ins>
      <w:ins w:id="256" w:author="Jonathan Wood" w:date="2020-08-27T12:53:00Z">
        <w:del w:id="257" w:author="Hyosub Kim" w:date="2020-08-28T09:24:00Z">
          <w:r w:rsidR="00C8308A" w:rsidDel="00465FDF">
            <w:rPr>
              <w:rFonts w:eastAsia="Times New Roman"/>
              <w:b/>
              <w:iCs/>
              <w:color w:val="000000"/>
              <w:shd w:val="clear" w:color="auto" w:fill="FFFFFF"/>
            </w:rPr>
            <w:delText>w</w:delText>
          </w:r>
        </w:del>
        <w:r w:rsidR="00C8308A">
          <w:rPr>
            <w:rFonts w:eastAsia="Times New Roman"/>
            <w:b/>
            <w:iCs/>
            <w:color w:val="000000"/>
            <w:shd w:val="clear" w:color="auto" w:fill="FFFFFF"/>
          </w:rPr>
          <w:t xml:space="preserve">ould </w:t>
        </w:r>
      </w:ins>
      <w:ins w:id="258" w:author="Hyosub Kim" w:date="2020-08-28T09:26:00Z">
        <w:r w:rsidR="00465FDF">
          <w:rPr>
            <w:rFonts w:eastAsia="Times New Roman"/>
            <w:b/>
            <w:iCs/>
            <w:color w:val="000000"/>
            <w:shd w:val="clear" w:color="auto" w:fill="FFFFFF"/>
          </w:rPr>
          <w:t xml:space="preserve">then </w:t>
        </w:r>
      </w:ins>
      <w:ins w:id="259" w:author="Jonathan Wood" w:date="2020-08-27T12:54:00Z">
        <w:del w:id="260" w:author="Hyosub Kim" w:date="2020-08-28T09:26:00Z">
          <w:r w:rsidR="00C8308A" w:rsidDel="00465FDF">
            <w:rPr>
              <w:rFonts w:eastAsia="Times New Roman"/>
              <w:b/>
              <w:iCs/>
              <w:color w:val="000000"/>
              <w:shd w:val="clear" w:color="auto" w:fill="FFFFFF"/>
            </w:rPr>
            <w:delText>demonstrat</w:delText>
          </w:r>
        </w:del>
        <w:r w:rsidR="00C8308A">
          <w:rPr>
            <w:rFonts w:eastAsia="Times New Roman"/>
            <w:b/>
            <w:iCs/>
            <w:color w:val="000000"/>
            <w:shd w:val="clear" w:color="auto" w:fill="FFFFFF"/>
          </w:rPr>
          <w:t>e</w:t>
        </w:r>
      </w:ins>
      <w:ins w:id="261" w:author="Hyosub Kim" w:date="2020-08-28T09:26:00Z">
        <w:r w:rsidR="00465FDF">
          <w:rPr>
            <w:rFonts w:eastAsia="Times New Roman"/>
            <w:b/>
            <w:iCs/>
            <w:color w:val="000000"/>
            <w:shd w:val="clear" w:color="auto" w:fill="FFFFFF"/>
          </w:rPr>
          <w:t>licit</w:t>
        </w:r>
      </w:ins>
      <w:ins w:id="262" w:author="Jonathan Wood" w:date="2020-08-27T12:54:00Z">
        <w:r w:rsidR="00C8308A">
          <w:rPr>
            <w:rFonts w:eastAsia="Times New Roman"/>
            <w:b/>
            <w:iCs/>
            <w:color w:val="000000"/>
            <w:shd w:val="clear" w:color="auto" w:fill="FFFFFF"/>
          </w:rPr>
          <w:t xml:space="preserve"> </w:t>
        </w:r>
      </w:ins>
      <w:ins w:id="263" w:author="Jonathan Wood" w:date="2020-08-27T12:55:00Z">
        <w:r w:rsidR="00C8308A">
          <w:rPr>
            <w:rFonts w:eastAsia="Times New Roman"/>
            <w:b/>
            <w:iCs/>
            <w:color w:val="000000"/>
            <w:shd w:val="clear" w:color="auto" w:fill="FFFFFF"/>
          </w:rPr>
          <w:t>reduced aftereffects</w:t>
        </w:r>
      </w:ins>
      <w:ins w:id="264" w:author="Hyosub Kim" w:date="2020-08-28T09:24:00Z">
        <w:r w:rsidR="00465FDF">
          <w:rPr>
            <w:rFonts w:eastAsia="Times New Roman"/>
            <w:b/>
            <w:iCs/>
            <w:color w:val="000000"/>
            <w:shd w:val="clear" w:color="auto" w:fill="FFFFFF"/>
          </w:rPr>
          <w:t xml:space="preserve"> if the plateau phase was not sufficiently long</w:t>
        </w:r>
      </w:ins>
      <w:ins w:id="265" w:author="Jonathan Wood" w:date="2020-08-27T12:55:00Z">
        <w:r w:rsidR="00C8308A">
          <w:rPr>
            <w:rFonts w:eastAsia="Times New Roman"/>
            <w:b/>
            <w:iCs/>
            <w:color w:val="000000"/>
            <w:shd w:val="clear" w:color="auto" w:fill="FFFFFF"/>
          </w:rPr>
          <w:t>.</w:t>
        </w:r>
      </w:ins>
      <w:moveFromRangeStart w:id="266" w:author="Hyosub Kim" w:date="2020-08-28T09:23:00Z" w:name="move49499001"/>
      <w:moveFrom w:id="267" w:author="Hyosub Kim" w:date="2020-08-28T09:23:00Z">
        <w:ins w:id="268" w:author="Jonathan Wood" w:date="2020-08-27T12:55:00Z">
          <w:r w:rsidR="00C8308A" w:rsidDel="00465FDF">
            <w:rPr>
              <w:rFonts w:eastAsia="Times New Roman"/>
              <w:b/>
              <w:iCs/>
              <w:color w:val="000000"/>
              <w:shd w:val="clear" w:color="auto" w:fill="FFFFFF"/>
            </w:rPr>
            <w:t xml:space="preserve"> </w:t>
          </w:r>
        </w:ins>
        <w:ins w:id="269" w:author="Jonathan Wood" w:date="2020-08-27T12:56:00Z">
          <w:r w:rsidR="00C8308A" w:rsidDel="00465FDF">
            <w:rPr>
              <w:rFonts w:eastAsia="Times New Roman"/>
              <w:b/>
              <w:iCs/>
              <w:color w:val="000000"/>
              <w:shd w:val="clear" w:color="auto" w:fill="FFFFFF"/>
            </w:rPr>
            <w:t xml:space="preserve">Indeed, gradual perturbations have been used as a proxy for less repetition in upper extremity </w:t>
          </w:r>
          <w:r w:rsidR="00C8308A" w:rsidRPr="00C8308A" w:rsidDel="00465FDF">
            <w:rPr>
              <w:rFonts w:eastAsia="Times New Roman"/>
              <w:b/>
              <w:iCs/>
              <w:color w:val="000000"/>
              <w:shd w:val="clear" w:color="auto" w:fill="FFFFFF"/>
            </w:rPr>
            <w:t xml:space="preserve">studies </w:t>
          </w:r>
        </w:ins>
        <w:r w:rsidR="00C8308A" w:rsidRPr="00C8308A" w:rsidDel="00465FDF">
          <w:rPr>
            <w:rFonts w:eastAsia="Times New Roman"/>
            <w:b/>
            <w:iCs/>
            <w:color w:val="000000"/>
            <w:shd w:val="clear" w:color="auto" w:fill="FFFFFF"/>
          </w:rPr>
          <w:fldChar w:fldCharType="begin"/>
        </w:r>
        <w:r w:rsidR="00C8308A" w:rsidRPr="00C8308A" w:rsidDel="00465FDF">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C8308A" w:rsidRPr="00C8308A" w:rsidDel="00465FDF">
          <w:rPr>
            <w:rFonts w:eastAsia="Times New Roman"/>
            <w:b/>
            <w:iCs/>
            <w:color w:val="000000"/>
            <w:shd w:val="clear" w:color="auto" w:fill="FFFFFF"/>
          </w:rPr>
          <w:fldChar w:fldCharType="separate"/>
        </w:r>
        <w:r w:rsidR="00C8308A" w:rsidRPr="00C8308A" w:rsidDel="00465FDF">
          <w:rPr>
            <w:b/>
            <w:szCs w:val="24"/>
          </w:rPr>
          <w:t>(Leow et al., 2016; Orban de Xivry et al., 2011; Orban de Xivry and Lefèvre, 2015)</w:t>
        </w:r>
        <w:r w:rsidR="00C8308A" w:rsidRPr="00C8308A" w:rsidDel="00465FDF">
          <w:rPr>
            <w:rFonts w:eastAsia="Times New Roman"/>
            <w:b/>
            <w:iCs/>
            <w:color w:val="000000"/>
            <w:shd w:val="clear" w:color="auto" w:fill="FFFFFF"/>
          </w:rPr>
          <w:fldChar w:fldCharType="end"/>
        </w:r>
      </w:moveFrom>
      <w:moveFromRangeEnd w:id="266"/>
      <w:ins w:id="270" w:author="Hyosub Kim" w:date="2020-08-28T09:23:00Z">
        <w:r w:rsidR="00465FDF">
          <w:rPr>
            <w:rFonts w:eastAsia="Times New Roman"/>
            <w:b/>
            <w:iCs/>
            <w:color w:val="000000"/>
            <w:shd w:val="clear" w:color="auto" w:fill="FFFFFF"/>
          </w:rPr>
          <w:t xml:space="preserve"> </w:t>
        </w:r>
      </w:ins>
      <w:del w:id="271" w:author="Hyosub Kim" w:date="2020-08-28T09:23:00Z">
        <w:r w:rsidR="00C8308A" w:rsidRPr="00C8308A" w:rsidDel="00465FDF">
          <w:rPr>
            <w:rFonts w:eastAsia="Times New Roman"/>
            <w:b/>
            <w:iCs/>
            <w:color w:val="000000"/>
            <w:shd w:val="clear" w:color="auto" w:fill="FFFFFF"/>
          </w:rPr>
          <w:delText>.</w:delText>
        </w:r>
      </w:del>
      <w:del w:id="272" w:author="Hyosub Kim" w:date="2020-08-28T09:25:00Z">
        <w:r w:rsidDel="00465FDF">
          <w:rPr>
            <w:rFonts w:eastAsia="Times New Roman"/>
            <w:b/>
            <w:iCs/>
            <w:color w:val="000000"/>
            <w:shd w:val="clear" w:color="auto" w:fill="FFFFFF"/>
          </w:rPr>
          <w:delText xml:space="preserve"> </w:delText>
        </w:r>
      </w:del>
    </w:p>
    <w:p w14:paraId="114DA490" w14:textId="143290F3" w:rsidR="009530CB" w:rsidRPr="00C00109" w:rsidDel="00C8308A" w:rsidRDefault="009530CB" w:rsidP="009530CB">
      <w:pPr>
        <w:ind w:left="360"/>
        <w:rPr>
          <w:del w:id="273" w:author="Jonathan Wood" w:date="2020-08-27T12:55:00Z"/>
          <w:rFonts w:eastAsia="Times New Roman"/>
          <w:b/>
          <w:iCs/>
          <w:color w:val="000000"/>
          <w:shd w:val="clear" w:color="auto" w:fill="FFFFFF"/>
        </w:rPr>
      </w:pPr>
      <w:del w:id="274" w:author="Jonathan Wood" w:date="2020-08-27T12:50:00Z">
        <w:r w:rsidDel="00C8308A">
          <w:rPr>
            <w:rFonts w:eastAsia="Times New Roman"/>
            <w:b/>
            <w:iCs/>
            <w:color w:val="000000"/>
            <w:shd w:val="clear" w:color="auto" w:fill="FFFFFF"/>
          </w:rPr>
          <w:delText>Interestingly, w</w:delText>
        </w:r>
      </w:del>
      <w:del w:id="275" w:author="Jonathan Wood" w:date="2020-08-27T12:55:00Z">
        <w:r w:rsidDel="00C8308A">
          <w:rPr>
            <w:rFonts w:eastAsia="Times New Roman"/>
            <w:b/>
            <w:iCs/>
            <w:color w:val="000000"/>
            <w:shd w:val="clear" w:color="auto" w:fill="FFFFFF"/>
          </w:rPr>
          <w:delText xml:space="preserve">e suspect that the </w:delText>
        </w:r>
      </w:del>
      <w:del w:id="276" w:author="Jonathan Wood" w:date="2020-08-27T12:51:00Z">
        <w:r w:rsidDel="00C8308A">
          <w:rPr>
            <w:rFonts w:eastAsia="Times New Roman"/>
            <w:b/>
            <w:iCs/>
            <w:color w:val="000000"/>
            <w:shd w:val="clear" w:color="auto" w:fill="FFFFFF"/>
          </w:rPr>
          <w:delText xml:space="preserve">proposed study and the </w:delText>
        </w:r>
      </w:del>
      <w:del w:id="277" w:author="Jonathan Wood" w:date="2020-08-27T12:53:00Z">
        <w:r w:rsidDel="00C8308A">
          <w:rPr>
            <w:rFonts w:eastAsia="Times New Roman"/>
            <w:b/>
            <w:iCs/>
            <w:color w:val="000000"/>
            <w:shd w:val="clear" w:color="auto" w:fill="FFFFFF"/>
          </w:rPr>
          <w:delText xml:space="preserve">modeling results </w:delText>
        </w:r>
      </w:del>
      <w:del w:id="278" w:author="Jonathan Wood" w:date="2020-08-27T12:55:00Z">
        <w:r w:rsidDel="00C8308A">
          <w:rPr>
            <w:rFonts w:eastAsia="Times New Roman"/>
            <w:b/>
            <w:iCs/>
            <w:color w:val="000000"/>
            <w:shd w:val="clear" w:color="auto" w:fill="FFFFFF"/>
          </w:rPr>
          <w:delText xml:space="preserve">will provide some insight into whether the way in which a perturbation is introduced could influence </w:delText>
        </w:r>
      </w:del>
      <w:del w:id="279" w:author="Jonathan Wood" w:date="2020-08-27T12:50:00Z">
        <w:r w:rsidDel="00C8308A">
          <w:rPr>
            <w:rFonts w:eastAsia="Times New Roman"/>
            <w:b/>
            <w:iCs/>
            <w:color w:val="000000"/>
            <w:shd w:val="clear" w:color="auto" w:fill="FFFFFF"/>
          </w:rPr>
          <w:delText xml:space="preserve">later </w:delText>
        </w:r>
      </w:del>
      <w:del w:id="280" w:author="Jonathan Wood" w:date="2020-08-27T12:55:00Z">
        <w:r w:rsidDel="00C8308A">
          <w:rPr>
            <w:rFonts w:eastAsia="Times New Roman"/>
            <w:b/>
            <w:iCs/>
            <w:color w:val="000000"/>
            <w:shd w:val="clear" w:color="auto" w:fill="FFFFFF"/>
          </w:rPr>
          <w:delText>after</w:delText>
        </w:r>
      </w:del>
      <w:del w:id="281" w:author="Jonathan Wood" w:date="2020-08-27T12:50:00Z">
        <w:r w:rsidDel="00C8308A">
          <w:rPr>
            <w:rFonts w:eastAsia="Times New Roman"/>
            <w:b/>
            <w:iCs/>
            <w:color w:val="000000"/>
            <w:shd w:val="clear" w:color="auto" w:fill="FFFFFF"/>
          </w:rPr>
          <w:delText xml:space="preserve"> </w:delText>
        </w:r>
      </w:del>
      <w:del w:id="282" w:author="Jonathan Wood" w:date="2020-08-27T12:55:00Z">
        <w:r w:rsidDel="00C8308A">
          <w:rPr>
            <w:rFonts w:eastAsia="Times New Roman"/>
            <w:b/>
            <w:iCs/>
            <w:color w:val="000000"/>
            <w:shd w:val="clear" w:color="auto" w:fill="FFFFFF"/>
          </w:rPr>
          <w:delText>effects—e.g., if variability impacts use-dependent aftereffects, then, depending on the duration of the peak perturbation, we suspect that a gradual perturbation may in some cases not be as effective as an abrupt one.</w:delText>
        </w:r>
      </w:del>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7B549D2D"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We thank the reviewer for this thoughtful comment. </w:t>
      </w:r>
      <w:del w:id="283" w:author="Jonathan Wood" w:date="2020-08-27T13:00:00Z">
        <w:r w:rsidRPr="00C00109" w:rsidDel="00894763">
          <w:rPr>
            <w:rFonts w:eastAsia="Times New Roman"/>
            <w:b/>
            <w:iCs/>
            <w:color w:val="000000"/>
            <w:shd w:val="clear" w:color="auto" w:fill="FFFFFF"/>
          </w:rPr>
          <w:delText>Switching from a gradual to an abrupt paradigm was mainly</w:delText>
        </w:r>
      </w:del>
      <w:ins w:id="284" w:author="Jonathan Wood" w:date="2020-08-27T13:00:00Z">
        <w:r w:rsidR="00894763">
          <w:rPr>
            <w:rFonts w:eastAsia="Times New Roman"/>
            <w:b/>
            <w:iCs/>
            <w:color w:val="000000"/>
            <w:shd w:val="clear" w:color="auto" w:fill="FFFFFF"/>
          </w:rPr>
          <w:t>We switched from a gradual to an abrupt change for two main reasons: The first is to maint</w:t>
        </w:r>
      </w:ins>
      <w:ins w:id="285" w:author="Jonathan Wood" w:date="2020-08-27T13:01:00Z">
        <w:r w:rsidR="00894763">
          <w:rPr>
            <w:rFonts w:eastAsia="Times New Roman"/>
            <w:b/>
            <w:iCs/>
            <w:color w:val="000000"/>
            <w:shd w:val="clear" w:color="auto" w:fill="FFFFFF"/>
          </w:rPr>
          <w:t>ain a high level of asymmetry for as long as possible</w:t>
        </w:r>
      </w:ins>
      <w:ins w:id="286" w:author="Jonathan Wood" w:date="2020-08-27T13:04:00Z">
        <w:r w:rsidR="00C470C4">
          <w:rPr>
            <w:rFonts w:eastAsia="Times New Roman"/>
            <w:b/>
            <w:iCs/>
            <w:color w:val="000000"/>
            <w:shd w:val="clear" w:color="auto" w:fill="FFFFFF"/>
          </w:rPr>
          <w:t xml:space="preserve"> to maximize our chance of observing </w:t>
        </w:r>
        <w:del w:id="287" w:author="Hyosub Kim" w:date="2020-08-28T09:33:00Z">
          <w:r w:rsidR="00C470C4" w:rsidDel="00BE30BB">
            <w:rPr>
              <w:rFonts w:eastAsia="Times New Roman"/>
              <w:b/>
              <w:iCs/>
              <w:color w:val="000000"/>
              <w:shd w:val="clear" w:color="auto" w:fill="FFFFFF"/>
            </w:rPr>
            <w:delText xml:space="preserve">significant </w:delText>
          </w:r>
        </w:del>
      </w:ins>
      <w:ins w:id="288" w:author="Hyosub Kim" w:date="2020-08-28T09:33:00Z">
        <w:r w:rsidR="00BE30BB">
          <w:rPr>
            <w:rFonts w:eastAsia="Times New Roman"/>
            <w:b/>
            <w:iCs/>
            <w:color w:val="000000"/>
            <w:shd w:val="clear" w:color="auto" w:fill="FFFFFF"/>
          </w:rPr>
          <w:t xml:space="preserve">reliable </w:t>
        </w:r>
      </w:ins>
      <w:ins w:id="289" w:author="Jonathan Wood" w:date="2020-08-27T13:04:00Z">
        <w:r w:rsidR="00C470C4">
          <w:rPr>
            <w:rFonts w:eastAsia="Times New Roman"/>
            <w:b/>
            <w:iCs/>
            <w:color w:val="000000"/>
            <w:shd w:val="clear" w:color="auto" w:fill="FFFFFF"/>
          </w:rPr>
          <w:t>aftereffects</w:t>
        </w:r>
      </w:ins>
      <w:ins w:id="290" w:author="Jonathan Wood" w:date="2020-08-27T13:01:00Z">
        <w:r w:rsidR="00894763">
          <w:rPr>
            <w:rFonts w:eastAsia="Times New Roman"/>
            <w:b/>
            <w:iCs/>
            <w:color w:val="000000"/>
            <w:shd w:val="clear" w:color="auto" w:fill="FFFFFF"/>
          </w:rPr>
          <w:t xml:space="preserve">. Second, we wanted to </w:t>
        </w:r>
      </w:ins>
      <w:del w:id="291" w:author="Jonathan Wood" w:date="2020-08-27T13:01:00Z">
        <w:r w:rsidRPr="00C00109" w:rsidDel="00894763">
          <w:rPr>
            <w:rFonts w:eastAsia="Times New Roman"/>
            <w:b/>
            <w:iCs/>
            <w:color w:val="000000"/>
            <w:shd w:val="clear" w:color="auto" w:fill="FFFFFF"/>
          </w:rPr>
          <w:delText xml:space="preserve"> </w:delText>
        </w:r>
      </w:del>
      <w:ins w:id="292" w:author="Jonathan Wood" w:date="2020-08-27T13:00:00Z">
        <w:r w:rsidR="00894763">
          <w:rPr>
            <w:rFonts w:eastAsia="Times New Roman"/>
            <w:b/>
            <w:iCs/>
            <w:color w:val="000000"/>
            <w:shd w:val="clear" w:color="auto" w:fill="FFFFFF"/>
          </w:rPr>
          <w:t>change the consistency of the task in only one way</w:t>
        </w:r>
      </w:ins>
      <w:ins w:id="293" w:author="Jonathan Wood" w:date="2020-08-27T13:01:00Z">
        <w:r w:rsidR="00894763">
          <w:rPr>
            <w:rFonts w:eastAsia="Times New Roman"/>
            <w:b/>
            <w:iCs/>
            <w:color w:val="000000"/>
            <w:shd w:val="clear" w:color="auto" w:fill="FFFFFF"/>
          </w:rPr>
          <w:t>. For exam</w:t>
        </w:r>
      </w:ins>
      <w:ins w:id="294" w:author="Jonathan Wood" w:date="2020-08-27T13:02:00Z">
        <w:r w:rsidR="00894763">
          <w:rPr>
            <w:rFonts w:eastAsia="Times New Roman"/>
            <w:b/>
            <w:iCs/>
            <w:color w:val="000000"/>
            <w:shd w:val="clear" w:color="auto" w:fill="FFFFFF"/>
          </w:rPr>
          <w:t>ple,</w:t>
        </w:r>
      </w:ins>
      <w:ins w:id="295" w:author="Jonathan Wood" w:date="2020-08-27T13:05:00Z">
        <w:r w:rsidR="00C470C4">
          <w:rPr>
            <w:rFonts w:eastAsia="Times New Roman"/>
            <w:b/>
            <w:iCs/>
            <w:color w:val="000000"/>
            <w:shd w:val="clear" w:color="auto" w:fill="FFFFFF"/>
          </w:rPr>
          <w:t xml:space="preserve"> performing</w:t>
        </w:r>
      </w:ins>
      <w:ins w:id="296" w:author="Jonathan Wood" w:date="2020-08-27T13:02:00Z">
        <w:r w:rsidR="00894763">
          <w:rPr>
            <w:rFonts w:eastAsia="Times New Roman"/>
            <w:b/>
            <w:iCs/>
            <w:color w:val="000000"/>
            <w:shd w:val="clear" w:color="auto" w:fill="FFFFFF"/>
          </w:rPr>
          <w:t xml:space="preserve"> a gradual </w:t>
        </w:r>
      </w:ins>
      <w:ins w:id="297" w:author="Jonathan Wood" w:date="2020-08-27T13:05:00Z">
        <w:r w:rsidR="00C470C4">
          <w:rPr>
            <w:rFonts w:eastAsia="Times New Roman"/>
            <w:b/>
            <w:iCs/>
            <w:color w:val="000000"/>
            <w:shd w:val="clear" w:color="auto" w:fill="FFFFFF"/>
          </w:rPr>
          <w:t xml:space="preserve">target </w:t>
        </w:r>
      </w:ins>
      <w:ins w:id="298" w:author="Jonathan Wood" w:date="2020-08-27T13:02:00Z">
        <w:r w:rsidR="00894763">
          <w:rPr>
            <w:rFonts w:eastAsia="Times New Roman"/>
            <w:b/>
            <w:iCs/>
            <w:color w:val="000000"/>
            <w:shd w:val="clear" w:color="auto" w:fill="FFFFFF"/>
          </w:rPr>
          <w:t>change</w:t>
        </w:r>
      </w:ins>
      <w:ins w:id="299" w:author="Jonathan Wood" w:date="2020-08-27T13:00:00Z">
        <w:r w:rsidR="00894763">
          <w:rPr>
            <w:rFonts w:eastAsia="Times New Roman"/>
            <w:b/>
            <w:iCs/>
            <w:color w:val="000000"/>
            <w:shd w:val="clear" w:color="auto" w:fill="FFFFFF"/>
          </w:rPr>
          <w:t xml:space="preserve"> </w:t>
        </w:r>
      </w:ins>
      <w:ins w:id="300" w:author="Jonathan Wood" w:date="2020-08-27T13:05:00Z">
        <w:r w:rsidR="00C470C4">
          <w:rPr>
            <w:rFonts w:eastAsia="Times New Roman"/>
            <w:b/>
            <w:iCs/>
            <w:color w:val="000000"/>
            <w:shd w:val="clear" w:color="auto" w:fill="FFFFFF"/>
          </w:rPr>
          <w:t>and</w:t>
        </w:r>
      </w:ins>
      <w:ins w:id="301" w:author="Jonathan Wood" w:date="2020-08-27T13:00:00Z">
        <w:r w:rsidR="00894763">
          <w:rPr>
            <w:rFonts w:eastAsia="Times New Roman"/>
            <w:b/>
            <w:iCs/>
            <w:color w:val="000000"/>
            <w:shd w:val="clear" w:color="auto" w:fill="FFFFFF"/>
          </w:rPr>
          <w:t xml:space="preserve"> increas</w:t>
        </w:r>
      </w:ins>
      <w:ins w:id="302" w:author="Hyosub Kim" w:date="2020-08-28T09:38:00Z">
        <w:r w:rsidR="00BE30BB">
          <w:rPr>
            <w:rFonts w:eastAsia="Times New Roman"/>
            <w:b/>
            <w:iCs/>
            <w:color w:val="000000"/>
            <w:shd w:val="clear" w:color="auto" w:fill="FFFFFF"/>
          </w:rPr>
          <w:t>ing</w:t>
        </w:r>
      </w:ins>
      <w:ins w:id="303" w:author="Jonathan Wood" w:date="2020-08-27T13:00:00Z">
        <w:del w:id="304" w:author="Hyosub Kim" w:date="2020-08-28T09:38:00Z">
          <w:r w:rsidR="00894763" w:rsidDel="00BE30BB">
            <w:rPr>
              <w:rFonts w:eastAsia="Times New Roman"/>
              <w:b/>
              <w:iCs/>
              <w:color w:val="000000"/>
              <w:shd w:val="clear" w:color="auto" w:fill="FFFFFF"/>
            </w:rPr>
            <w:delText>ed</w:delText>
          </w:r>
        </w:del>
        <w:r w:rsidR="00894763">
          <w:rPr>
            <w:rFonts w:eastAsia="Times New Roman"/>
            <w:b/>
            <w:iCs/>
            <w:color w:val="000000"/>
            <w:shd w:val="clear" w:color="auto" w:fill="FFFFFF"/>
          </w:rPr>
          <w:t xml:space="preserve"> variability</w:t>
        </w:r>
      </w:ins>
      <w:ins w:id="305" w:author="Jonathan Wood" w:date="2020-08-27T13:02:00Z">
        <w:r w:rsidR="00894763">
          <w:rPr>
            <w:rFonts w:eastAsia="Times New Roman"/>
            <w:b/>
            <w:iCs/>
            <w:color w:val="000000"/>
            <w:shd w:val="clear" w:color="auto" w:fill="FFFFFF"/>
          </w:rPr>
          <w:t xml:space="preserve"> would </w:t>
        </w:r>
      </w:ins>
      <w:ins w:id="306" w:author="Jonathan Wood" w:date="2020-08-27T13:05:00Z">
        <w:del w:id="307" w:author="Hyosub Kim" w:date="2020-08-28T09:38:00Z">
          <w:r w:rsidR="00C470C4" w:rsidDel="00BE30BB">
            <w:rPr>
              <w:rFonts w:eastAsia="Times New Roman"/>
              <w:b/>
              <w:iCs/>
              <w:color w:val="000000"/>
              <w:shd w:val="clear" w:color="auto" w:fill="FFFFFF"/>
            </w:rPr>
            <w:delText xml:space="preserve">prove </w:delText>
          </w:r>
        </w:del>
      </w:ins>
      <w:ins w:id="308" w:author="Hyosub Kim" w:date="2020-08-28T09:38:00Z">
        <w:r w:rsidR="00BE30BB">
          <w:rPr>
            <w:rFonts w:eastAsia="Times New Roman"/>
            <w:b/>
            <w:iCs/>
            <w:color w:val="000000"/>
            <w:shd w:val="clear" w:color="auto" w:fill="FFFFFF"/>
          </w:rPr>
          <w:t xml:space="preserve">make </w:t>
        </w:r>
        <w:proofErr w:type="spellStart"/>
        <w:r w:rsidR="00BE30BB">
          <w:rPr>
            <w:rFonts w:eastAsia="Times New Roman"/>
            <w:b/>
            <w:iCs/>
            <w:color w:val="000000"/>
            <w:shd w:val="clear" w:color="auto" w:fill="FFFFFF"/>
          </w:rPr>
          <w:t xml:space="preserve">it </w:t>
        </w:r>
      </w:ins>
      <w:proofErr w:type="spellEnd"/>
      <w:ins w:id="309" w:author="Jonathan Wood" w:date="2020-08-27T13:02:00Z">
        <w:r w:rsidR="00894763">
          <w:rPr>
            <w:rFonts w:eastAsia="Times New Roman"/>
            <w:b/>
            <w:iCs/>
            <w:color w:val="000000"/>
            <w:shd w:val="clear" w:color="auto" w:fill="FFFFFF"/>
          </w:rPr>
          <w:t xml:space="preserve">difficult to </w:t>
        </w:r>
      </w:ins>
      <w:ins w:id="310" w:author="Jonathan Wood" w:date="2020-08-27T13:05:00Z">
        <w:r w:rsidR="00C470C4">
          <w:rPr>
            <w:rFonts w:eastAsia="Times New Roman"/>
            <w:b/>
            <w:iCs/>
            <w:color w:val="000000"/>
            <w:shd w:val="clear" w:color="auto" w:fill="FFFFFF"/>
          </w:rPr>
          <w:t>determine if it was the</w:t>
        </w:r>
      </w:ins>
      <w:ins w:id="311" w:author="Jonathan Wood" w:date="2020-08-27T13:02:00Z">
        <w:r w:rsidR="00894763">
          <w:rPr>
            <w:rFonts w:eastAsia="Times New Roman"/>
            <w:b/>
            <w:iCs/>
            <w:color w:val="000000"/>
            <w:shd w:val="clear" w:color="auto" w:fill="FFFFFF"/>
          </w:rPr>
          <w:t xml:space="preserve"> gradual change or increased variability </w:t>
        </w:r>
      </w:ins>
      <w:ins w:id="312" w:author="Jonathan Wood" w:date="2020-08-27T13:05:00Z">
        <w:r w:rsidR="00C470C4">
          <w:rPr>
            <w:rFonts w:eastAsia="Times New Roman"/>
            <w:b/>
            <w:iCs/>
            <w:color w:val="000000"/>
            <w:shd w:val="clear" w:color="auto" w:fill="FFFFFF"/>
          </w:rPr>
          <w:t>that</w:t>
        </w:r>
      </w:ins>
      <w:ins w:id="313" w:author="Jonathan Wood" w:date="2020-08-27T13:02:00Z">
        <w:r w:rsidR="00894763">
          <w:rPr>
            <w:rFonts w:eastAsia="Times New Roman"/>
            <w:b/>
            <w:iCs/>
            <w:color w:val="000000"/>
            <w:shd w:val="clear" w:color="auto" w:fill="FFFFFF"/>
          </w:rPr>
          <w:t xml:space="preserve"> cause</w:t>
        </w:r>
      </w:ins>
      <w:ins w:id="314" w:author="Jonathan Wood" w:date="2020-08-27T13:06:00Z">
        <w:r w:rsidR="00C470C4">
          <w:rPr>
            <w:rFonts w:eastAsia="Times New Roman"/>
            <w:b/>
            <w:iCs/>
            <w:color w:val="000000"/>
            <w:shd w:val="clear" w:color="auto" w:fill="FFFFFF"/>
          </w:rPr>
          <w:t>d</w:t>
        </w:r>
      </w:ins>
      <w:ins w:id="315" w:author="Jonathan Wood" w:date="2020-08-27T13:02:00Z">
        <w:r w:rsidR="00894763">
          <w:rPr>
            <w:rFonts w:eastAsia="Times New Roman"/>
            <w:b/>
            <w:iCs/>
            <w:color w:val="000000"/>
            <w:shd w:val="clear" w:color="auto" w:fill="FFFFFF"/>
          </w:rPr>
          <w:t xml:space="preserve"> </w:t>
        </w:r>
      </w:ins>
      <w:ins w:id="316" w:author="Jonathan Wood" w:date="2020-08-27T13:06:00Z">
        <w:r w:rsidR="00C470C4">
          <w:rPr>
            <w:rFonts w:eastAsia="Times New Roman"/>
            <w:b/>
            <w:iCs/>
            <w:color w:val="000000"/>
            <w:shd w:val="clear" w:color="auto" w:fill="FFFFFF"/>
          </w:rPr>
          <w:t>differing</w:t>
        </w:r>
      </w:ins>
      <w:ins w:id="317" w:author="Jonathan Wood" w:date="2020-08-27T13:02:00Z">
        <w:r w:rsidR="00894763">
          <w:rPr>
            <w:rFonts w:eastAsia="Times New Roman"/>
            <w:b/>
            <w:iCs/>
            <w:color w:val="000000"/>
            <w:shd w:val="clear" w:color="auto" w:fill="FFFFFF"/>
          </w:rPr>
          <w:t xml:space="preserve"> aftereffects</w:t>
        </w:r>
      </w:ins>
      <w:ins w:id="318" w:author="Hyosub Kim" w:date="2020-08-28T09:38:00Z">
        <w:r w:rsidR="00BE30BB">
          <w:rPr>
            <w:rFonts w:eastAsia="Times New Roman"/>
            <w:b/>
            <w:iCs/>
            <w:color w:val="000000"/>
            <w:shd w:val="clear" w:color="auto" w:fill="FFFFFF"/>
          </w:rPr>
          <w:t>, unless we were to go to a full 2 x 3</w:t>
        </w:r>
      </w:ins>
      <w:ins w:id="319" w:author="Hyosub Kim" w:date="2020-08-28T09:39:00Z">
        <w:r w:rsidR="00BE30BB">
          <w:rPr>
            <w:rFonts w:eastAsia="Times New Roman"/>
            <w:b/>
            <w:iCs/>
            <w:color w:val="000000"/>
            <w:shd w:val="clear" w:color="auto" w:fill="FFFFFF"/>
          </w:rPr>
          <w:t xml:space="preserve"> perturbation matrix (gradual or abrupt versus 3 levels of variability)</w:t>
        </w:r>
      </w:ins>
      <w:ins w:id="320" w:author="Jonathan Wood" w:date="2020-08-27T13:02:00Z">
        <w:r w:rsidR="00894763">
          <w:rPr>
            <w:rFonts w:eastAsia="Times New Roman"/>
            <w:b/>
            <w:iCs/>
            <w:color w:val="000000"/>
            <w:shd w:val="clear" w:color="auto" w:fill="FFFFFF"/>
          </w:rPr>
          <w:t xml:space="preserve">. </w:t>
        </w:r>
      </w:ins>
      <w:ins w:id="321" w:author="Hyosub Kim" w:date="2020-08-28T09:41:00Z">
        <w:r w:rsidR="00BE30BB">
          <w:rPr>
            <w:rFonts w:eastAsia="Times New Roman"/>
            <w:b/>
            <w:iCs/>
            <w:color w:val="000000"/>
            <w:shd w:val="clear" w:color="auto" w:fill="FFFFFF"/>
          </w:rPr>
          <w:t xml:space="preserve">Based on the primary research question, assessing all 6 conditions did not seem necessary. </w:t>
        </w:r>
      </w:ins>
      <w:del w:id="322" w:author="Jonathan Wood" w:date="2020-08-27T12:59:00Z">
        <w:r w:rsidRPr="00C00109" w:rsidDel="00894763">
          <w:rPr>
            <w:rFonts w:eastAsia="Times New Roman"/>
            <w:b/>
            <w:iCs/>
            <w:color w:val="000000"/>
            <w:shd w:val="clear" w:color="auto" w:fill="FFFFFF"/>
          </w:rPr>
          <w:delText xml:space="preserve">so that we could systematically vary the targets over a wide, but still achievable range of step asymmetries. A gradual Learning phase would constrain the amount of target variability we could provide. </w:delText>
        </w:r>
        <w:r w:rsidDel="00894763">
          <w:rPr>
            <w:rFonts w:eastAsia="Times New Roman"/>
            <w:b/>
            <w:iCs/>
            <w:color w:val="000000"/>
            <w:shd w:val="clear" w:color="auto" w:fill="FFFFFF"/>
          </w:rPr>
          <w:delText>As</w:delText>
        </w:r>
        <w:r w:rsidRPr="00C00109" w:rsidDel="00894763">
          <w:rPr>
            <w:rFonts w:eastAsia="Times New Roman"/>
            <w:b/>
            <w:iCs/>
            <w:color w:val="000000"/>
            <w:shd w:val="clear" w:color="auto" w:fill="FFFFFF"/>
          </w:rPr>
          <w:delText xml:space="preserve"> learning </w:delText>
        </w:r>
        <w:r w:rsidDel="00894763">
          <w:rPr>
            <w:rFonts w:eastAsia="Times New Roman"/>
            <w:b/>
            <w:iCs/>
            <w:color w:val="000000"/>
            <w:shd w:val="clear" w:color="auto" w:fill="FFFFFF"/>
          </w:rPr>
          <w:delText>during</w:delText>
        </w:r>
        <w:r w:rsidRPr="00C00109" w:rsidDel="00894763">
          <w:rPr>
            <w:rFonts w:eastAsia="Times New Roman"/>
            <w:b/>
            <w:iCs/>
            <w:color w:val="000000"/>
            <w:shd w:val="clear" w:color="auto" w:fill="FFFFFF"/>
          </w:rPr>
          <w:delText xml:space="preserve"> this paradigm is primarily strategic (see the response to R1 comment 1) so observing the learning process itself (beyond the behavior following the targets reasonably well) is not our primary goal.</w:delText>
        </w:r>
      </w:del>
      <w:r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1A1476F5"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w:t>
      </w:r>
      <w:r w:rsidR="00703A14">
        <w:rPr>
          <w:rFonts w:eastAsia="Times New Roman"/>
          <w:b/>
          <w:iCs/>
          <w:color w:val="000000"/>
          <w:shd w:val="clear" w:color="auto" w:fill="FFFFFF"/>
        </w:rPr>
        <w:lastRenderedPageBreak/>
        <w:t>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del w:id="323" w:author="Hyosub Kim" w:date="2020-08-28T09:35:00Z">
        <w:r w:rsidDel="00BE30BB">
          <w:rPr>
            <w:rFonts w:eastAsia="Times New Roman"/>
            <w:b/>
            <w:iCs/>
            <w:color w:val="000000"/>
            <w:shd w:val="clear" w:color="auto" w:fill="FFFFFF"/>
          </w:rPr>
          <w:delText>most accurately</w:delText>
        </w:r>
      </w:del>
      <w:ins w:id="324" w:author="Hyosub Kim" w:date="2020-08-28T09:35:00Z">
        <w:r w:rsidR="00BE30BB">
          <w:rPr>
            <w:rFonts w:eastAsia="Times New Roman"/>
            <w:b/>
            <w:iCs/>
            <w:color w:val="000000"/>
            <w:shd w:val="clear" w:color="auto" w:fill="FFFFFF"/>
          </w:rPr>
          <w:t xml:space="preserve">minimize the </w:t>
        </w:r>
      </w:ins>
      <w:ins w:id="325" w:author="Hyosub Kim" w:date="2020-08-28T09:36:00Z">
        <w:r w:rsidR="00BE30BB">
          <w:rPr>
            <w:rFonts w:eastAsia="Times New Roman"/>
            <w:b/>
            <w:iCs/>
            <w:color w:val="000000"/>
            <w:shd w:val="clear" w:color="auto" w:fill="FFFFFF"/>
          </w:rPr>
          <w:t>error between model</w:t>
        </w:r>
      </w:ins>
      <w:r>
        <w:rPr>
          <w:rFonts w:eastAsia="Times New Roman"/>
          <w:b/>
          <w:iCs/>
          <w:color w:val="000000"/>
          <w:shd w:val="clear" w:color="auto" w:fill="FFFFFF"/>
        </w:rPr>
        <w:t xml:space="preserve"> fit</w:t>
      </w:r>
      <w:ins w:id="326" w:author="Hyosub Kim" w:date="2020-08-28T09:36:00Z">
        <w:r w:rsidR="00BE30BB">
          <w:rPr>
            <w:rFonts w:eastAsia="Times New Roman"/>
            <w:b/>
            <w:iCs/>
            <w:color w:val="000000"/>
            <w:shd w:val="clear" w:color="auto" w:fill="FFFFFF"/>
          </w:rPr>
          <w:t xml:space="preserve"> and</w:t>
        </w:r>
      </w:ins>
      <w:r>
        <w:rPr>
          <w:rFonts w:eastAsia="Times New Roman"/>
          <w:b/>
          <w:iCs/>
          <w:color w:val="000000"/>
          <w:shd w:val="clear" w:color="auto" w:fill="FFFFFF"/>
        </w:rPr>
        <w:t xml:space="preserve"> </w:t>
      </w:r>
      <w:del w:id="327" w:author="Hyosub Kim" w:date="2020-08-28T09:37:00Z">
        <w:r w:rsidDel="00BE30BB">
          <w:rPr>
            <w:rFonts w:eastAsia="Times New Roman"/>
            <w:b/>
            <w:iCs/>
            <w:color w:val="000000"/>
            <w:shd w:val="clear" w:color="auto" w:fill="FFFFFF"/>
          </w:rPr>
          <w:delText xml:space="preserve">the </w:delText>
        </w:r>
      </w:del>
      <w:r>
        <w:rPr>
          <w:rFonts w:eastAsia="Times New Roman"/>
          <w:b/>
          <w:iCs/>
          <w:color w:val="000000"/>
          <w:shd w:val="clear" w:color="auto" w:fill="FFFFFF"/>
        </w:rPr>
        <w:t>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24EF3312"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 </w:t>
      </w:r>
      <w:r>
        <w:rPr>
          <w:rFonts w:eastAsia="Times New Roman"/>
          <w:b/>
          <w:iCs/>
          <w:color w:val="000000"/>
          <w:shd w:val="clear" w:color="auto" w:fill="FFFFFF"/>
        </w:rPr>
        <w:t xml:space="preserve"> Briefly,</w:t>
      </w:r>
      <w:del w:id="328" w:author="Jonathan Wood" w:date="2020-08-27T10:57:00Z">
        <w:r w:rsidDel="00785D44">
          <w:rPr>
            <w:rFonts w:eastAsia="Times New Roman"/>
            <w:b/>
            <w:iCs/>
            <w:color w:val="000000"/>
            <w:shd w:val="clear" w:color="auto" w:fill="FFFFFF"/>
          </w:rPr>
          <w:delText>…</w:delText>
        </w:r>
      </w:del>
      <w:ins w:id="329" w:author="Jonathan Wood" w:date="2020-08-27T10:56:00Z">
        <w:r w:rsidR="00785D44" w:rsidRPr="00785D44">
          <w:rPr>
            <w:rFonts w:eastAsia="Times New Roman"/>
            <w:b/>
            <w:iCs/>
            <w:color w:val="000000"/>
            <w:shd w:val="clear" w:color="auto" w:fill="FFFFFF"/>
          </w:rPr>
          <w:t xml:space="preserve"> </w:t>
        </w:r>
      </w:ins>
      <w:ins w:id="330" w:author="Jonathan Wood" w:date="2020-08-27T10:57:00Z">
        <w:r w:rsidR="00785D44">
          <w:rPr>
            <w:rFonts w:eastAsia="Times New Roman"/>
            <w:b/>
            <w:iCs/>
            <w:color w:val="000000"/>
            <w:shd w:val="clear" w:color="auto" w:fill="FFFFFF"/>
          </w:rPr>
          <w:t>t</w:t>
        </w:r>
      </w:ins>
      <w:ins w:id="331" w:author="Jonathan Wood" w:date="2020-08-27T10:56:00Z">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ins>
      <w:ins w:id="332" w:author="Jonathan Wood" w:date="2020-08-27T10:57:00Z">
        <w:r w:rsidR="00785D44">
          <w:rPr>
            <w:rFonts w:eastAsia="Times New Roman"/>
            <w:b/>
            <w:iCs/>
            <w:color w:val="000000"/>
            <w:shd w:val="clear" w:color="auto" w:fill="FFFFFF"/>
          </w:rPr>
          <w:t xml:space="preserve"> </w:t>
        </w:r>
      </w:ins>
      <w:ins w:id="333" w:author="Jonathan Wood" w:date="2020-08-27T10:56:00Z">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elicit adaptation even when the bars are distorted </w:t>
        </w:r>
        <w:r w:rsidR="00785D44" w:rsidRPr="00804F31">
          <w:rPr>
            <w:rFonts w:eastAsia="Times New Roman"/>
            <w:b/>
            <w:iCs/>
            <w:color w:val="000000"/>
            <w:shd w:val="clear" w:color="auto" w:fill="FFFFFF"/>
          </w:rPr>
          <w:fldChar w:fldCharType="begin"/>
        </w:r>
      </w:ins>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ins w:id="334" w:author="Jonathan Wood" w:date="2020-08-27T10:56:00Z">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xml:space="preserve">. For these reasons, we replaced the error-based learning component with a strategic component. The use-dependent plasticity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ins>
    </w:p>
    <w:p w14:paraId="5125833C" w14:textId="77777777" w:rsidR="009530CB" w:rsidRPr="00C00109" w:rsidRDefault="009530CB" w:rsidP="009530CB">
      <w:pPr>
        <w:ind w:left="360"/>
        <w:rPr>
          <w:rFonts w:eastAsia="Times New Roman"/>
          <w:b/>
          <w:iCs/>
          <w:color w:val="000000"/>
          <w:shd w:val="clear" w:color="auto" w:fill="FFFFFF"/>
        </w:rPr>
      </w:pPr>
    </w:p>
    <w:p w14:paraId="54715953" w14:textId="59A17DEC" w:rsidR="00B83593" w:rsidRPr="00C470C4" w:rsidRDefault="009530CB" w:rsidP="00760D4E">
      <w:pPr>
        <w:pStyle w:val="ListParagraph"/>
        <w:autoSpaceDE w:val="0"/>
        <w:autoSpaceDN w:val="0"/>
        <w:adjustRightInd w:val="0"/>
        <w:ind w:left="360"/>
        <w:rPr>
          <w:b/>
          <w:iCs/>
          <w:color w:val="000000"/>
        </w:rPr>
      </w:pPr>
      <w:del w:id="335" w:author="Hyosub Kim" w:date="2020-08-28T09:45:00Z">
        <w:r w:rsidDel="00D517C8">
          <w:rPr>
            <w:rFonts w:eastAsia="Times New Roman"/>
            <w:b/>
            <w:iCs/>
            <w:color w:val="000000"/>
            <w:shd w:val="clear" w:color="auto" w:fill="FFFFFF"/>
          </w:rPr>
          <w:delText>We appreciate the reviewer’s concern regarding the</w:delText>
        </w:r>
      </w:del>
      <w:ins w:id="336" w:author="Hyosub Kim" w:date="2020-08-28T09:45:00Z">
        <w:r w:rsidR="00D517C8">
          <w:rPr>
            <w:rFonts w:eastAsia="Times New Roman"/>
            <w:b/>
            <w:iCs/>
            <w:color w:val="000000"/>
            <w:shd w:val="clear" w:color="auto" w:fill="FFFFFF"/>
          </w:rPr>
          <w:t>With regard to an</w:t>
        </w:r>
      </w:ins>
      <w:r>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ins w:id="337" w:author="Hyosub Kim" w:date="2020-08-28T09:45:00Z">
        <w:r w:rsidR="00D517C8">
          <w:rPr>
            <w:rFonts w:eastAsia="Times New Roman"/>
            <w:b/>
            <w:iCs/>
            <w:color w:val="000000"/>
            <w:shd w:val="clear" w:color="auto" w:fill="FFFFFF"/>
          </w:rPr>
          <w:t>, we</w:t>
        </w:r>
      </w:ins>
      <w:del w:id="338" w:author="Hyosub Kim" w:date="2020-08-28T09:45:00Z">
        <w:r w:rsidR="00610B7C" w:rsidDel="00D517C8">
          <w:rPr>
            <w:rFonts w:eastAsia="Times New Roman"/>
            <w:b/>
            <w:iCs/>
            <w:color w:val="000000"/>
            <w:shd w:val="clear" w:color="auto" w:fill="FFFFFF"/>
          </w:rPr>
          <w:delText xml:space="preserve"> and</w:delText>
        </w:r>
      </w:del>
      <w:r>
        <w:rPr>
          <w:rFonts w:eastAsia="Times New Roman"/>
          <w:b/>
          <w:iCs/>
          <w:color w:val="000000"/>
          <w:shd w:val="clear" w:color="auto" w:fill="FFFFFF"/>
        </w:rPr>
        <w:t xml:space="preserve"> </w:t>
      </w:r>
      <w:r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Pr="00C00109">
        <w:rPr>
          <w:rFonts w:eastAsia="Times New Roman"/>
          <w:b/>
          <w:iCs/>
          <w:color w:val="000000"/>
          <w:shd w:val="clear" w:color="auto" w:fill="FFFFFF"/>
        </w:rPr>
        <w:t xml:space="preserve">included </w:t>
      </w:r>
      <w:ins w:id="339" w:author="Hyosub Kim" w:date="2020-08-28T09:45:00Z">
        <w:r w:rsidR="00D517C8">
          <w:rPr>
            <w:rFonts w:eastAsia="Times New Roman"/>
            <w:b/>
            <w:iCs/>
            <w:color w:val="000000"/>
            <w:shd w:val="clear" w:color="auto" w:fill="FFFFFF"/>
          </w:rPr>
          <w:t>the</w:t>
        </w:r>
      </w:ins>
      <w:del w:id="340" w:author="Hyosub Kim" w:date="2020-08-28T09:45:00Z">
        <w:r w:rsidRPr="00C00109" w:rsidDel="00D517C8">
          <w:rPr>
            <w:rFonts w:eastAsia="Times New Roman"/>
            <w:b/>
            <w:iCs/>
            <w:color w:val="000000"/>
            <w:shd w:val="clear" w:color="auto" w:fill="FFFFFF"/>
          </w:rPr>
          <w:delText>a</w:delText>
        </w:r>
      </w:del>
      <w:r w:rsidRPr="00C00109">
        <w:rPr>
          <w:rFonts w:eastAsia="Times New Roman"/>
          <w:b/>
          <w:iCs/>
          <w:color w:val="000000"/>
          <w:shd w:val="clear" w:color="auto" w:fill="FFFFFF"/>
        </w:rPr>
        <w:t xml:space="preserve"> figure </w:t>
      </w:r>
      <w:del w:id="341" w:author="Hyosub Kim" w:date="2020-08-28T09:45:00Z">
        <w:r w:rsidRPr="00C00109" w:rsidDel="00D517C8">
          <w:rPr>
            <w:rFonts w:eastAsia="Times New Roman"/>
            <w:b/>
            <w:iCs/>
            <w:color w:val="000000"/>
            <w:shd w:val="clear" w:color="auto" w:fill="FFFFFF"/>
          </w:rPr>
          <w:delText>in this response document</w:delText>
        </w:r>
      </w:del>
      <w:ins w:id="342" w:author="Hyosub Kim" w:date="2020-08-28T09:45:00Z">
        <w:r w:rsidR="00D517C8">
          <w:rPr>
            <w:rFonts w:eastAsia="Times New Roman"/>
            <w:b/>
            <w:iCs/>
            <w:color w:val="000000"/>
            <w:shd w:val="clear" w:color="auto" w:fill="FFFFFF"/>
          </w:rPr>
          <w:t>below</w:t>
        </w:r>
      </w:ins>
      <w:r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Pr="00C00109">
        <w:rPr>
          <w:rFonts w:eastAsia="Times New Roman"/>
          <w:b/>
          <w:iCs/>
          <w:color w:val="000000"/>
          <w:shd w:val="clear" w:color="auto" w:fill="FFFFFF"/>
        </w:rPr>
        <w:t xml:space="preserve"> individuals from our pilot data</w:t>
      </w:r>
      <w:ins w:id="343" w:author="Jonathan Wood" w:date="2020-08-27T10:55:00Z">
        <w:r w:rsidR="00785D44">
          <w:rPr>
            <w:rFonts w:eastAsia="Times New Roman"/>
            <w:b/>
            <w:iCs/>
            <w:color w:val="000000"/>
            <w:shd w:val="clear" w:color="auto" w:fill="FFFFFF"/>
          </w:rPr>
          <w:t xml:space="preserve"> Supplemental</w:t>
        </w:r>
      </w:ins>
      <w:ins w:id="344" w:author="Jonathan Wood" w:date="2020-08-27T10:56:00Z">
        <w:r w:rsidR="00785D44">
          <w:rPr>
            <w:rFonts w:eastAsia="Times New Roman"/>
            <w:b/>
            <w:iCs/>
            <w:color w:val="000000"/>
            <w:shd w:val="clear" w:color="auto" w:fill="FFFFFF"/>
          </w:rPr>
          <w:t xml:space="preserve"> figure 1</w:t>
        </w:r>
        <w:del w:id="345" w:author="Hyosub Kim" w:date="2020-08-28T09:46:00Z">
          <w:r w:rsidR="00785D44" w:rsidDel="00D517C8">
            <w:rPr>
              <w:rFonts w:eastAsia="Times New Roman"/>
              <w:b/>
              <w:iCs/>
              <w:color w:val="000000"/>
              <w:shd w:val="clear" w:color="auto" w:fill="FFFFFF"/>
            </w:rPr>
            <w:delText xml:space="preserve">, included </w:delText>
          </w:r>
        </w:del>
      </w:ins>
      <w:ins w:id="346" w:author="Jonathan Wood" w:date="2020-08-27T13:07:00Z">
        <w:del w:id="347" w:author="Hyosub Kim" w:date="2020-08-28T09:46:00Z">
          <w:r w:rsidR="00C470C4" w:rsidDel="00D517C8">
            <w:rPr>
              <w:rFonts w:eastAsia="Times New Roman"/>
              <w:b/>
              <w:iCs/>
              <w:color w:val="000000"/>
              <w:shd w:val="clear" w:color="auto" w:fill="FFFFFF"/>
            </w:rPr>
            <w:delText>at the end of this comment</w:delText>
          </w:r>
        </w:del>
      </w:ins>
      <w:r w:rsidRPr="00C00109">
        <w:rPr>
          <w:rFonts w:eastAsia="Times New Roman"/>
          <w:b/>
          <w:iCs/>
          <w:color w:val="000000"/>
          <w:shd w:val="clear" w:color="auto" w:fill="FFFFFF"/>
        </w:rPr>
        <w:t>.</w:t>
      </w:r>
      <w:del w:id="348" w:author="Jonathan Wood" w:date="2020-08-27T13:07:00Z">
        <w:r w:rsidRPr="00C00109" w:rsidDel="00C470C4">
          <w:rPr>
            <w:rFonts w:eastAsia="Times New Roman"/>
            <w:b/>
            <w:iCs/>
            <w:color w:val="000000"/>
            <w:shd w:val="clear" w:color="auto" w:fill="FFFFFF"/>
          </w:rPr>
          <w:delText xml:space="preserve"> </w:delText>
        </w:r>
      </w:del>
      <w:ins w:id="349" w:author="Jonathan Wood" w:date="2020-08-27T13:07:00Z">
        <w:r w:rsidR="00C470C4">
          <w:rPr>
            <w:rFonts w:eastAsia="Times New Roman"/>
            <w:b/>
            <w:iCs/>
            <w:color w:val="000000"/>
            <w:shd w:val="clear" w:color="auto" w:fill="FFFFFF"/>
          </w:rPr>
          <w:t xml:space="preserve"> </w:t>
        </w:r>
      </w:ins>
      <w:ins w:id="350" w:author="Jonathan Wood" w:date="2020-08-27T12:51:00Z">
        <w:r w:rsidR="00C8308A" w:rsidRPr="00856C1C">
          <w:rPr>
            <w:b/>
            <w:iCs/>
            <w:color w:val="000000"/>
          </w:rPr>
          <w:t>This figure demonstrates the model fits to binned (bins of 3) individual data for the 2 participants who completed both conditions. We fit the models by concatenating each condition for one participant and fitting each model as described in the Model Based Methods (lines</w:t>
        </w:r>
        <w:r w:rsidR="00C8308A">
          <w:rPr>
            <w:b/>
            <w:iCs/>
            <w:color w:val="000000"/>
          </w:rPr>
          <w:t xml:space="preserve"> 376-378</w:t>
        </w:r>
        <w:r w:rsidR="00C8308A" w:rsidRPr="00856C1C">
          <w:rPr>
            <w:b/>
            <w:iCs/>
            <w:color w:val="000000"/>
          </w:rPr>
          <w:t xml:space="preserve">). This figure demonstrates that the models </w:t>
        </w:r>
        <w:del w:id="351" w:author="Hyosub Kim" w:date="2020-08-28T09:46:00Z">
          <w:r w:rsidR="00C8308A" w:rsidRPr="00856C1C" w:rsidDel="00D517C8">
            <w:rPr>
              <w:b/>
              <w:iCs/>
              <w:color w:val="000000"/>
            </w:rPr>
            <w:delText>adequately</w:delText>
          </w:r>
        </w:del>
      </w:ins>
      <w:ins w:id="352" w:author="Hyosub Kim" w:date="2020-08-28T09:46:00Z">
        <w:r w:rsidR="00D517C8">
          <w:rPr>
            <w:b/>
            <w:iCs/>
            <w:color w:val="000000"/>
          </w:rPr>
          <w:t>provide good fits</w:t>
        </w:r>
      </w:ins>
      <w:ins w:id="353" w:author="Jonathan Wood" w:date="2020-08-27T12:51:00Z">
        <w:r w:rsidR="00C8308A" w:rsidRPr="00856C1C">
          <w:rPr>
            <w:b/>
            <w:iCs/>
            <w:color w:val="000000"/>
          </w:rPr>
          <w:t xml:space="preserve"> </w:t>
        </w:r>
        <w:del w:id="354" w:author="Hyosub Kim" w:date="2020-08-28T09:44:00Z">
          <w:r w:rsidR="00C8308A" w:rsidRPr="00856C1C" w:rsidDel="00D517C8">
            <w:rPr>
              <w:b/>
              <w:iCs/>
              <w:color w:val="000000"/>
            </w:rPr>
            <w:delText>describe</w:delText>
          </w:r>
        </w:del>
      </w:ins>
      <w:ins w:id="355" w:author="Hyosub Kim" w:date="2020-08-28T09:46:00Z">
        <w:r w:rsidR="00D517C8">
          <w:rPr>
            <w:b/>
            <w:iCs/>
            <w:color w:val="000000"/>
          </w:rPr>
          <w:t>to</w:t>
        </w:r>
      </w:ins>
      <w:ins w:id="356" w:author="Jonathan Wood" w:date="2020-08-27T12:51:00Z">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del w:id="357" w:author="Hyosub Kim" w:date="2020-08-28T09:47:00Z">
          <w:r w:rsidR="00C8308A" w:rsidRPr="00856C1C" w:rsidDel="00D517C8">
            <w:rPr>
              <w:b/>
              <w:iCs/>
              <w:color w:val="000000"/>
            </w:rPr>
            <w:delText xml:space="preserve">Furthermore, </w:delText>
          </w:r>
        </w:del>
      </w:ins>
      <w:ins w:id="358" w:author="Hyosub Kim" w:date="2020-08-28T09:47:00Z">
        <w:r w:rsidR="00D517C8">
          <w:rPr>
            <w:b/>
            <w:iCs/>
            <w:color w:val="000000"/>
          </w:rPr>
          <w:t>W</w:t>
        </w:r>
      </w:ins>
      <w:ins w:id="359" w:author="Jonathan Wood" w:date="2020-08-27T12:51:00Z">
        <w:del w:id="360" w:author="Hyosub Kim" w:date="2020-08-28T09:47:00Z">
          <w:r w:rsidR="00C8308A" w:rsidRPr="00856C1C" w:rsidDel="00D517C8">
            <w:rPr>
              <w:b/>
              <w:iCs/>
              <w:color w:val="000000"/>
            </w:rPr>
            <w:delText>w</w:delText>
          </w:r>
        </w:del>
        <w:r w:rsidR="00C8308A" w:rsidRPr="00856C1C">
          <w:rPr>
            <w:b/>
            <w:iCs/>
            <w:color w:val="000000"/>
          </w:rPr>
          <w:t xml:space="preserve">e </w:t>
        </w:r>
      </w:ins>
      <w:ins w:id="361" w:author="Hyosub Kim" w:date="2020-08-28T09:47:00Z">
        <w:r w:rsidR="00D517C8">
          <w:rPr>
            <w:b/>
            <w:iCs/>
            <w:color w:val="000000"/>
          </w:rPr>
          <w:t xml:space="preserve">also </w:t>
        </w:r>
      </w:ins>
      <w:ins w:id="362" w:author="Jonathan Wood" w:date="2020-08-27T12:51:00Z">
        <w:r w:rsidR="00C8308A" w:rsidRPr="00856C1C">
          <w:rPr>
            <w:b/>
            <w:iCs/>
            <w:color w:val="000000"/>
          </w:rPr>
          <w:t xml:space="preserve">added plots of the pilot data and model predictions for both our measurements of aftereffects in the same figure. </w:t>
        </w:r>
        <w:del w:id="363" w:author="Hyosub Kim" w:date="2020-08-28T09:47:00Z">
          <w:r w:rsidR="00C8308A" w:rsidRPr="00856C1C" w:rsidDel="00D517C8">
            <w:rPr>
              <w:b/>
              <w:iCs/>
              <w:color w:val="000000"/>
            </w:rPr>
            <w:delText xml:space="preserve">We plan on reporting </w:delText>
          </w:r>
        </w:del>
      </w:ins>
      <w:ins w:id="364" w:author="Hyosub Kim" w:date="2020-08-28T09:47:00Z">
        <w:r w:rsidR="00D517C8">
          <w:rPr>
            <w:b/>
            <w:iCs/>
            <w:color w:val="000000"/>
          </w:rPr>
          <w:t>A</w:t>
        </w:r>
      </w:ins>
      <w:ins w:id="365" w:author="Jonathan Wood" w:date="2020-08-27T12:51:00Z">
        <w:del w:id="366" w:author="Hyosub Kim" w:date="2020-08-28T09:47:00Z">
          <w:r w:rsidR="00C8308A" w:rsidRPr="00856C1C" w:rsidDel="00D517C8">
            <w:rPr>
              <w:b/>
              <w:iCs/>
              <w:color w:val="000000"/>
            </w:rPr>
            <w:delText>a</w:delText>
          </w:r>
        </w:del>
        <w:r w:rsidR="00C8308A" w:rsidRPr="00856C1C">
          <w:rPr>
            <w:b/>
            <w:iCs/>
            <w:color w:val="000000"/>
          </w:rPr>
          <w:t xml:space="preserve"> similar figure </w:t>
        </w:r>
        <w:del w:id="367" w:author="Hyosub Kim" w:date="2020-08-28T09:47:00Z">
          <w:r w:rsidR="00C8308A" w:rsidRPr="00856C1C" w:rsidDel="00D517C8">
            <w:rPr>
              <w:b/>
              <w:iCs/>
              <w:color w:val="000000"/>
            </w:rPr>
            <w:delText>when we resubmit</w:delText>
          </w:r>
        </w:del>
      </w:ins>
      <w:ins w:id="368" w:author="Hyosub Kim" w:date="2020-08-28T09:47:00Z">
        <w:r w:rsidR="00D517C8">
          <w:rPr>
            <w:b/>
            <w:iCs/>
            <w:color w:val="000000"/>
          </w:rPr>
          <w:t>is planned</w:t>
        </w:r>
      </w:ins>
      <w:ins w:id="369" w:author="Jonathan Wood" w:date="2020-08-27T12:51:00Z">
        <w:r w:rsidR="00C8308A" w:rsidRPr="00856C1C">
          <w:rPr>
            <w:b/>
            <w:iCs/>
            <w:color w:val="000000"/>
          </w:rPr>
          <w:t xml:space="preserve"> for </w:t>
        </w:r>
      </w:ins>
      <w:ins w:id="370" w:author="Hyosub Kim" w:date="2020-08-28T09:47:00Z">
        <w:r w:rsidR="00D517C8">
          <w:rPr>
            <w:b/>
            <w:iCs/>
            <w:color w:val="000000"/>
          </w:rPr>
          <w:t xml:space="preserve">a potential </w:t>
        </w:r>
      </w:ins>
      <w:ins w:id="371" w:author="Jonathan Wood" w:date="2020-08-27T12:51:00Z">
        <w:r w:rsidR="00C8308A" w:rsidRPr="00856C1C">
          <w:rPr>
            <w:b/>
            <w:iCs/>
            <w:color w:val="000000"/>
          </w:rPr>
          <w:t xml:space="preserve">phase 2 </w:t>
        </w:r>
      </w:ins>
      <w:ins w:id="372" w:author="Hyosub Kim" w:date="2020-08-28T09:47:00Z">
        <w:r w:rsidR="00D517C8">
          <w:rPr>
            <w:b/>
            <w:iCs/>
            <w:color w:val="000000"/>
          </w:rPr>
          <w:t xml:space="preserve">submission </w:t>
        </w:r>
      </w:ins>
      <w:ins w:id="373" w:author="Jonathan Wood" w:date="2020-08-27T12:51:00Z">
        <w:r w:rsidR="00C8308A" w:rsidRPr="00856C1C">
          <w:rPr>
            <w:b/>
            <w:iCs/>
            <w:color w:val="000000"/>
          </w:rPr>
          <w:t>(lines</w:t>
        </w:r>
        <w:r w:rsidR="00C8308A">
          <w:rPr>
            <w:b/>
            <w:iCs/>
            <w:color w:val="000000"/>
          </w:rPr>
          <w:t xml:space="preserve"> 379-380</w:t>
        </w:r>
        <w:r w:rsidR="00C8308A" w:rsidRPr="00856C1C">
          <w:rPr>
            <w:b/>
            <w:iCs/>
            <w:color w:val="000000"/>
          </w:rPr>
          <w:t xml:space="preserve">). </w:t>
        </w:r>
      </w:ins>
    </w:p>
    <w:p w14:paraId="1822B9FB" w14:textId="77777777" w:rsidR="00B83593" w:rsidRDefault="00B83593" w:rsidP="009530CB">
      <w:pPr>
        <w:ind w:left="360"/>
        <w:rPr>
          <w:rFonts w:eastAsia="Times New Roman"/>
          <w:b/>
          <w:iCs/>
          <w:color w:val="000000"/>
          <w:shd w:val="clear" w:color="auto" w:fill="FFFFFF"/>
        </w:rPr>
      </w:pPr>
    </w:p>
    <w:p w14:paraId="17B94485" w14:textId="23D04256" w:rsidR="00B83593" w:rsidRDefault="009530CB" w:rsidP="009530CB">
      <w:pPr>
        <w:ind w:left="360"/>
        <w:rPr>
          <w:rFonts w:eastAsia="Times New Roman"/>
          <w:b/>
          <w:iCs/>
          <w:color w:val="000000"/>
          <w:shd w:val="clear" w:color="auto" w:fill="FFFFFF"/>
        </w:rPr>
      </w:pPr>
      <w:del w:id="374" w:author="Hyosub Kim" w:date="2020-08-28T09:48:00Z">
        <w:r w:rsidDel="00D517C8">
          <w:rPr>
            <w:rFonts w:eastAsia="Times New Roman"/>
            <w:b/>
            <w:iCs/>
            <w:color w:val="000000"/>
            <w:shd w:val="clear" w:color="auto" w:fill="FFFFFF"/>
          </w:rPr>
          <w:delText>With regard to</w:delText>
        </w:r>
        <w:r w:rsidRPr="00C00109" w:rsidDel="00D517C8">
          <w:rPr>
            <w:rFonts w:eastAsia="Times New Roman"/>
            <w:b/>
            <w:iCs/>
            <w:color w:val="000000"/>
            <w:shd w:val="clear" w:color="auto" w:fill="FFFFFF"/>
          </w:rPr>
          <w:delText xml:space="preserve"> the retention parameter of the strategic model, </w:delText>
        </w:r>
      </w:del>
      <w:ins w:id="375" w:author="Hyosub Kim" w:date="2020-08-28T09:48:00Z">
        <w:r w:rsidR="00D517C8">
          <w:rPr>
            <w:rFonts w:eastAsia="Times New Roman"/>
            <w:b/>
            <w:iCs/>
            <w:color w:val="000000"/>
            <w:shd w:val="clear" w:color="auto" w:fill="FFFFFF"/>
          </w:rPr>
          <w:t>W</w:t>
        </w:r>
      </w:ins>
      <w:del w:id="376" w:author="Hyosub Kim" w:date="2020-08-28T09:48:00Z">
        <w:r w:rsidRPr="00C00109" w:rsidDel="00D517C8">
          <w:rPr>
            <w:rFonts w:eastAsia="Times New Roman"/>
            <w:b/>
            <w:iCs/>
            <w:color w:val="000000"/>
            <w:shd w:val="clear" w:color="auto" w:fill="FFFFFF"/>
          </w:rPr>
          <w:delText>w</w:delText>
        </w:r>
      </w:del>
      <w:r w:rsidRPr="00C00109">
        <w:rPr>
          <w:rFonts w:eastAsia="Times New Roman"/>
          <w:b/>
          <w:iCs/>
          <w:color w:val="000000"/>
          <w:shd w:val="clear" w:color="auto" w:fill="FFFFFF"/>
        </w:rPr>
        <w:t xml:space="preserve">e </w:t>
      </w:r>
      <w:proofErr w:type="gramStart"/>
      <w:r w:rsidRPr="00C00109">
        <w:rPr>
          <w:rFonts w:eastAsia="Times New Roman"/>
          <w:b/>
          <w:iCs/>
          <w:color w:val="000000"/>
          <w:shd w:val="clear" w:color="auto" w:fill="FFFFFF"/>
        </w:rPr>
        <w:t>have</w:t>
      </w:r>
      <w:proofErr w:type="gramEnd"/>
      <w:r w:rsidRPr="00C00109">
        <w:rPr>
          <w:rFonts w:eastAsia="Times New Roman"/>
          <w:b/>
          <w:iCs/>
          <w:color w:val="000000"/>
          <w:shd w:val="clear" w:color="auto" w:fill="FFFFFF"/>
        </w:rPr>
        <w:t xml:space="preserve"> </w:t>
      </w:r>
      <w:ins w:id="377" w:author="Hyosub Kim" w:date="2020-08-28T09:48:00Z">
        <w:r w:rsidR="00D517C8">
          <w:rPr>
            <w:rFonts w:eastAsia="Times New Roman"/>
            <w:b/>
            <w:iCs/>
            <w:color w:val="000000"/>
            <w:shd w:val="clear" w:color="auto" w:fill="FFFFFF"/>
          </w:rPr>
          <w:t xml:space="preserve">also </w:t>
        </w:r>
      </w:ins>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Pr="00C00109">
        <w:rPr>
          <w:rFonts w:eastAsia="Times New Roman"/>
          <w:b/>
          <w:iCs/>
          <w:color w:val="000000"/>
          <w:shd w:val="clear" w:color="auto" w:fill="FFFFFF"/>
        </w:rPr>
        <w:t xml:space="preserve">in the Model Based Analysis section (lines </w:t>
      </w:r>
      <w:r w:rsidR="00610B7C">
        <w:rPr>
          <w:rFonts w:eastAsia="Times New Roman"/>
          <w:b/>
          <w:iCs/>
          <w:color w:val="000000"/>
          <w:shd w:val="clear" w:color="auto" w:fill="FFFFFF"/>
        </w:rPr>
        <w:t>229-231</w:t>
      </w:r>
      <w:r w:rsidRPr="00C00109">
        <w:rPr>
          <w:rFonts w:eastAsia="Times New Roman"/>
          <w:b/>
          <w:iCs/>
          <w:color w:val="000000"/>
          <w:shd w:val="clear" w:color="auto" w:fill="FFFFFF"/>
        </w:rPr>
        <w:t xml:space="preserve">). The </w:t>
      </w:r>
      <w:r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some proportion of their explicit action selection. For example, </w:t>
      </w:r>
      <w:r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del w:id="378" w:author="Hyosub Kim" w:date="2020-08-28T09:48:00Z">
        <w:r w:rsidR="00B83593" w:rsidDel="00D517C8">
          <w:rPr>
            <w:rFonts w:eastAsia="Times New Roman"/>
            <w:b/>
            <w:iCs/>
            <w:color w:val="000000"/>
            <w:shd w:val="clear" w:color="auto" w:fill="FFFFFF"/>
          </w:rPr>
          <w:delText xml:space="preserve">with </w:delText>
        </w:r>
      </w:del>
      <w:ins w:id="379" w:author="Hyosub Kim" w:date="2020-08-28T09:48:00Z">
        <w:r w:rsidR="00D517C8">
          <w:rPr>
            <w:rFonts w:eastAsia="Times New Roman"/>
            <w:b/>
            <w:iCs/>
            <w:color w:val="000000"/>
            <w:shd w:val="clear" w:color="auto" w:fill="FFFFFF"/>
          </w:rPr>
          <w:t xml:space="preserve">over </w:t>
        </w:r>
      </w:ins>
      <w:r w:rsidR="00B83593">
        <w:rPr>
          <w:rFonts w:eastAsia="Times New Roman"/>
          <w:b/>
          <w:iCs/>
          <w:color w:val="000000"/>
          <w:shd w:val="clear" w:color="auto" w:fill="FFFFFF"/>
        </w:rPr>
        <w:t xml:space="preserve">time. </w:t>
      </w:r>
      <w:commentRangeStart w:id="380"/>
      <w:commentRangeStart w:id="381"/>
      <w:r w:rsidR="00B83593">
        <w:rPr>
          <w:rFonts w:eastAsia="Times New Roman"/>
          <w:b/>
          <w:iCs/>
          <w:color w:val="000000"/>
          <w:shd w:val="clear" w:color="auto" w:fill="FFFFFF"/>
        </w:rPr>
        <w:t xml:space="preserve">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 xml:space="preserve">(Taylor and </w:t>
      </w:r>
      <w:r w:rsidR="00B83593" w:rsidRPr="00C00109">
        <w:rPr>
          <w:b/>
        </w:rPr>
        <w:lastRenderedPageBreak/>
        <w:t>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t>
      </w:r>
      <w:commentRangeEnd w:id="380"/>
      <w:r w:rsidR="0054540A">
        <w:rPr>
          <w:rStyle w:val="CommentReference"/>
        </w:rPr>
        <w:commentReference w:id="380"/>
      </w:r>
      <w:commentRangeEnd w:id="381"/>
      <w:r w:rsidR="00D517C8">
        <w:rPr>
          <w:rStyle w:val="CommentReference"/>
        </w:rPr>
        <w:commentReference w:id="381"/>
      </w:r>
      <w:r w:rsidR="00B83593">
        <w:rPr>
          <w:rFonts w:eastAsia="Times New Roman"/>
          <w:b/>
          <w:iCs/>
          <w:color w:val="000000"/>
          <w:shd w:val="clear" w:color="auto" w:fill="FFFFFF"/>
        </w:rPr>
        <w:t xml:space="preserve">was a core feature of the model and demonstrated sensitivity to the quality of visual feedback, something that makes intuitive sense given our example of trying to remember where you last directed your </w:t>
      </w:r>
      <w:del w:id="382" w:author="Jonathan Wood" w:date="2020-08-27T13:12:00Z">
        <w:r w:rsidR="00B83593" w:rsidDel="0054540A">
          <w:rPr>
            <w:rFonts w:eastAsia="Times New Roman"/>
            <w:b/>
            <w:iCs/>
            <w:color w:val="000000"/>
            <w:shd w:val="clear" w:color="auto" w:fill="FFFFFF"/>
          </w:rPr>
          <w:delText>reach</w:delText>
        </w:r>
      </w:del>
      <w:ins w:id="383" w:author="Jonathan Wood" w:date="2020-08-27T13:12:00Z">
        <w:r w:rsidR="0054540A">
          <w:rPr>
            <w:rFonts w:eastAsia="Times New Roman"/>
            <w:b/>
            <w:iCs/>
            <w:color w:val="000000"/>
            <w:shd w:val="clear" w:color="auto" w:fill="FFFFFF"/>
          </w:rPr>
          <w:t>step</w:t>
        </w:r>
      </w:ins>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732E92B0" w:rsidR="00610B7C" w:rsidRPr="00802460" w:rsidRDefault="00802460" w:rsidP="00802460">
      <w:pPr>
        <w:pStyle w:val="ListParagraph"/>
        <w:autoSpaceDE w:val="0"/>
        <w:autoSpaceDN w:val="0"/>
        <w:adjustRightInd w:val="0"/>
        <w:ind w:left="360"/>
        <w:rPr>
          <w:i/>
          <w:iCs/>
          <w:color w:val="000000"/>
        </w:rPr>
      </w:pPr>
      <w:r>
        <w:rPr>
          <w:i/>
          <w:iCs/>
          <w:color w:val="000000"/>
        </w:rPr>
        <w:t>Supplemental Figure 1:</w:t>
      </w:r>
    </w:p>
    <w:p w14:paraId="7B8124AD" w14:textId="35635F7C" w:rsidR="00610B7C" w:rsidRPr="00C00109" w:rsidRDefault="00610B7C" w:rsidP="009530CB">
      <w:pPr>
        <w:ind w:left="360"/>
        <w:rPr>
          <w:rFonts w:eastAsia="Times New Roman"/>
          <w:b/>
          <w:iCs/>
          <w:color w:val="000000"/>
          <w:shd w:val="clear" w:color="auto" w:fill="FFFFFF"/>
        </w:rPr>
      </w:pPr>
      <w:commentRangeStart w:id="384"/>
      <w:r>
        <w:rPr>
          <w:i/>
          <w:iCs/>
          <w:noProof/>
          <w:color w:val="000000"/>
        </w:rPr>
        <w:drawing>
          <wp:inline distT="0" distB="0" distL="0" distR="0" wp14:anchorId="6829C632" wp14:editId="794C6D0A">
            <wp:extent cx="5923003" cy="3804920"/>
            <wp:effectExtent l="0" t="0" r="1905" b="508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1" cstate="print">
                      <a:extLst>
                        <a:ext uri="{28A0092B-C50C-407E-A947-70E740481C1C}">
                          <a14:useLocalDpi xmlns:a14="http://schemas.microsoft.com/office/drawing/2010/main" val="0"/>
                        </a:ext>
                      </a:extLst>
                    </a:blip>
                    <a:srcRect t="4589"/>
                    <a:stretch/>
                  </pic:blipFill>
                  <pic:spPr bwMode="auto">
                    <a:xfrm>
                      <a:off x="0" y="0"/>
                      <a:ext cx="5930392" cy="3809667"/>
                    </a:xfrm>
                    <a:prstGeom prst="rect">
                      <a:avLst/>
                    </a:prstGeom>
                    <a:ln>
                      <a:noFill/>
                    </a:ln>
                    <a:extLst>
                      <a:ext uri="{53640926-AAD7-44D8-BBD7-CCE9431645EC}">
                        <a14:shadowObscured xmlns:a14="http://schemas.microsoft.com/office/drawing/2010/main"/>
                      </a:ext>
                    </a:extLst>
                  </pic:spPr>
                </pic:pic>
              </a:graphicData>
            </a:graphic>
          </wp:inline>
        </w:drawing>
      </w:r>
      <w:commentRangeEnd w:id="384"/>
      <w:r w:rsidR="00D517C8">
        <w:rPr>
          <w:rStyle w:val="CommentReference"/>
        </w:rPr>
        <w:commentReference w:id="384"/>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6C66DAD3" w:rsidR="009530CB" w:rsidRDefault="009530CB" w:rsidP="00294632">
      <w:pPr>
        <w:ind w:left="360"/>
        <w:rPr>
          <w:i/>
          <w:iCs/>
        </w:rPr>
      </w:pPr>
      <w:r w:rsidRPr="00C00109">
        <w:rPr>
          <w:b/>
          <w:iCs/>
        </w:rPr>
        <w:t>We have now provided a plot within the body of this response which we are calling supplement</w:t>
      </w:r>
      <w:r w:rsidR="00802460">
        <w:rPr>
          <w:b/>
          <w:iCs/>
        </w:rPr>
        <w:t>al</w:t>
      </w:r>
      <w:r w:rsidRPr="00C00109">
        <w:rPr>
          <w:b/>
          <w:iCs/>
        </w:rPr>
        <w:t xml:space="preserve"> figure 1 to address this and previous reviewer comments (R1 comments #7</w:t>
      </w:r>
      <w:r w:rsidR="00610B7C">
        <w:rPr>
          <w:b/>
          <w:iCs/>
        </w:rPr>
        <w:t xml:space="preserve"> and R2 comment #3</w:t>
      </w:r>
      <w:ins w:id="385" w:author="Jonathan Wood" w:date="2020-08-27T13:23:00Z">
        <w:r w:rsidR="00802460">
          <w:rPr>
            <w:b/>
            <w:iCs/>
          </w:rPr>
          <w:t xml:space="preserve"> above</w:t>
        </w:r>
      </w:ins>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figure 1</w:t>
      </w:r>
      <w:r w:rsidR="00C57B4C">
        <w:rPr>
          <w:b/>
          <w:iCs/>
        </w:rPr>
        <w:t xml:space="preserve"> </w:t>
      </w:r>
      <w:r w:rsidR="003C075F" w:rsidRPr="00C00109">
        <w:rPr>
          <w:b/>
          <w:iCs/>
        </w:rPr>
        <w:t>includes stride by 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figure </w:t>
      </w:r>
      <w:r w:rsidR="00C57B4C">
        <w:rPr>
          <w:b/>
          <w:iCs/>
        </w:rPr>
        <w:t xml:space="preserve">makes clear </w:t>
      </w:r>
      <w:r w:rsidR="003C075F">
        <w:rPr>
          <w:b/>
          <w:iCs/>
        </w:rPr>
        <w:t>that</w:t>
      </w:r>
      <w:r w:rsidRPr="00C00109">
        <w:rPr>
          <w:b/>
          <w:iCs/>
        </w:rPr>
        <w:t xml:space="preserve"> the variability in the simulations figure (Figur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w:t>
      </w:r>
      <w:r w:rsidR="00802460">
        <w:rPr>
          <w:b/>
          <w:iCs/>
        </w:rPr>
        <w:t>l</w:t>
      </w:r>
      <w:r w:rsidR="00C57B4C">
        <w:rPr>
          <w:b/>
          <w:iCs/>
        </w:rPr>
        <w:t xml:space="preserve"> figur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 xml:space="preserve">across all conditions.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yosub Kim" w:date="2020-08-28T15:45:00Z" w:initials="HK">
    <w:p w14:paraId="5291670C" w14:textId="018AB0FB" w:rsidR="00185D78" w:rsidRDefault="00185D78">
      <w:pPr>
        <w:pStyle w:val="CommentText"/>
      </w:pPr>
      <w:r>
        <w:rPr>
          <w:rStyle w:val="CommentReference"/>
        </w:rPr>
        <w:annotationRef/>
      </w:r>
      <w:r>
        <w:t xml:space="preserve">Remember to double check the line numbers because things will change as I go through it. </w:t>
      </w:r>
    </w:p>
  </w:comment>
  <w:comment w:id="2" w:author="Hyosub Kim" w:date="2020-08-28T09:15:00Z" w:initials="HK">
    <w:p w14:paraId="207AFB52" w14:textId="6681ABA0" w:rsidR="00185D78" w:rsidRDefault="00185D78">
      <w:pPr>
        <w:pStyle w:val="CommentText"/>
      </w:pPr>
      <w:r>
        <w:rPr>
          <w:rStyle w:val="CommentReference"/>
        </w:rPr>
        <w:annotationRef/>
      </w:r>
      <w:r>
        <w:t>Can you add the detail that locomotor papers have about truncating to the shortest time series?</w:t>
      </w:r>
    </w:p>
  </w:comment>
  <w:comment w:id="3" w:author="Hyosub Kim" w:date="2020-08-28T09:14:00Z" w:initials="HK">
    <w:p w14:paraId="13E12254" w14:textId="733A5926" w:rsidR="00185D78" w:rsidRDefault="00185D78">
      <w:pPr>
        <w:pStyle w:val="CommentText"/>
      </w:pPr>
      <w:r>
        <w:rPr>
          <w:rStyle w:val="CommentReference"/>
        </w:rPr>
        <w:annotationRef/>
      </w:r>
      <w:r>
        <w:t xml:space="preserve">Just making sure: This subject’s aftereffects are NOT included, correct? </w:t>
      </w:r>
    </w:p>
  </w:comment>
  <w:comment w:id="13" w:author="Hyosub Kim" w:date="2020-08-28T09:18:00Z" w:initials="HK">
    <w:p w14:paraId="76C54D2E" w14:textId="5A09DE4B" w:rsidR="00185D78" w:rsidRDefault="00185D78">
      <w:pPr>
        <w:pStyle w:val="CommentText"/>
      </w:pPr>
      <w:r>
        <w:rPr>
          <w:rStyle w:val="CommentReference"/>
        </w:rPr>
        <w:annotationRef/>
      </w:r>
      <w:r>
        <w:t>In 4D, change the font colors to match the dots (blue for means, red for SDs).</w:t>
      </w:r>
    </w:p>
  </w:comment>
  <w:comment w:id="46" w:author="Hyosub Kim" w:date="2020-08-28T15:43:00Z" w:initials="HK">
    <w:p w14:paraId="6491B095" w14:textId="684B557A" w:rsidR="00185D78" w:rsidRDefault="00185D78">
      <w:pPr>
        <w:pStyle w:val="CommentText"/>
      </w:pPr>
      <w:r>
        <w:rPr>
          <w:rStyle w:val="CommentReference"/>
        </w:rPr>
        <w:annotationRef/>
      </w:r>
      <w:r>
        <w:t>Check these lines. I don’t see changes here.</w:t>
      </w:r>
    </w:p>
  </w:comment>
  <w:comment w:id="48" w:author="Hyosub Kim" w:date="2020-08-28T15:44:00Z" w:initials="HK">
    <w:p w14:paraId="48F22817" w14:textId="633C1C5F" w:rsidR="00185D78" w:rsidRDefault="00185D78">
      <w:pPr>
        <w:pStyle w:val="CommentText"/>
      </w:pPr>
      <w:r>
        <w:rPr>
          <w:rStyle w:val="CommentReference"/>
        </w:rPr>
        <w:annotationRef/>
      </w:r>
      <w:r>
        <w:t xml:space="preserve">Of original submission? Make clear. Maybe don’t even need to mention lines, as it might be confusing. </w:t>
      </w:r>
    </w:p>
  </w:comment>
  <w:comment w:id="59" w:author="Hyosub Kim" w:date="2020-08-28T15:56:00Z" w:initials="HK">
    <w:p w14:paraId="64E1E95A" w14:textId="0E67FA4F" w:rsidR="00185D78" w:rsidRDefault="00185D78">
      <w:pPr>
        <w:pStyle w:val="CommentText"/>
      </w:pPr>
      <w:r>
        <w:rPr>
          <w:rStyle w:val="CommentReference"/>
        </w:rPr>
        <w:annotationRef/>
      </w:r>
      <w:r>
        <w:t xml:space="preserve">I’m not seeing anything related to this in manuscript near these lines. </w:t>
      </w:r>
    </w:p>
  </w:comment>
  <w:comment w:id="60" w:author="Hyosub Kim" w:date="2020-08-28T16:05:00Z" w:initials="HK">
    <w:p w14:paraId="2F36A801" w14:textId="0C548A70" w:rsidR="00185D78" w:rsidRDefault="00185D78">
      <w:pPr>
        <w:pStyle w:val="CommentText"/>
      </w:pPr>
      <w:r>
        <w:rPr>
          <w:rStyle w:val="CommentReference"/>
        </w:rPr>
        <w:annotationRef/>
      </w:r>
      <w:r>
        <w:t xml:space="preserve">I think this is more accurate. Before it sounded like motor output changed only because of strategy. </w:t>
      </w:r>
    </w:p>
  </w:comment>
  <w:comment w:id="107" w:author="Hyosub Kim" w:date="2020-08-28T16:34:00Z" w:initials="HK">
    <w:p w14:paraId="46CAA8C8" w14:textId="0DEB78AF" w:rsidR="00185D78" w:rsidRDefault="00185D78">
      <w:pPr>
        <w:pStyle w:val="CommentText"/>
      </w:pPr>
      <w:r>
        <w:rPr>
          <w:rStyle w:val="CommentReference"/>
        </w:rPr>
        <w:annotationRef/>
      </w:r>
      <w:r>
        <w:t xml:space="preserve">How is this incorporated? I don’t see it. </w:t>
      </w:r>
    </w:p>
  </w:comment>
  <w:comment w:id="148" w:author="Hyosub Kim" w:date="2020-08-28T16:42:00Z" w:initials="HK">
    <w:p w14:paraId="77AAF499" w14:textId="37AE0165" w:rsidR="00185D78" w:rsidRDefault="00185D78">
      <w:pPr>
        <w:pStyle w:val="CommentText"/>
      </w:pPr>
      <w:r>
        <w:rPr>
          <w:rStyle w:val="CommentReference"/>
        </w:rPr>
        <w:annotationRef/>
      </w:r>
      <w:r>
        <w:t>Or “analysis”?</w:t>
      </w:r>
    </w:p>
  </w:comment>
  <w:comment w:id="203" w:author="Hyosub Kim" w:date="2020-08-28T17:02:00Z" w:initials="HK">
    <w:p w14:paraId="3E09D2E1" w14:textId="461FBBFE" w:rsidR="00185D78" w:rsidRDefault="00185D78">
      <w:pPr>
        <w:pStyle w:val="CommentText"/>
      </w:pPr>
      <w:r>
        <w:rPr>
          <w:rStyle w:val="CommentReference"/>
        </w:rPr>
        <w:annotationRef/>
      </w:r>
      <w:r>
        <w:t>Add line numbers</w:t>
      </w:r>
    </w:p>
  </w:comment>
  <w:comment w:id="222" w:author="Hyosub Kim" w:date="2020-08-28T17:08:00Z" w:initials="HK">
    <w:p w14:paraId="665C0301" w14:textId="4856E9B9" w:rsidR="0033717B" w:rsidRDefault="0033717B">
      <w:pPr>
        <w:pStyle w:val="CommentText"/>
      </w:pPr>
      <w:r>
        <w:rPr>
          <w:rStyle w:val="CommentReference"/>
        </w:rPr>
        <w:annotationRef/>
      </w:r>
      <w:r>
        <w:t xml:space="preserve">What about addressing reviewer’s point about “how many samples, same </w:t>
      </w:r>
      <w:r>
        <w:t>protocol”?</w:t>
      </w:r>
      <w:bookmarkStart w:id="223" w:name="_GoBack"/>
      <w:bookmarkEnd w:id="223"/>
    </w:p>
  </w:comment>
  <w:comment w:id="380" w:author="Jonathan Wood" w:date="2020-08-27T13:13:00Z" w:initials="JW">
    <w:p w14:paraId="7D50C518" w14:textId="2DC3C411" w:rsidR="00185D78" w:rsidRDefault="00185D78">
      <w:pPr>
        <w:pStyle w:val="CommentText"/>
      </w:pPr>
      <w:r>
        <w:rPr>
          <w:rStyle w:val="CommentReference"/>
        </w:rPr>
        <w:annotationRef/>
      </w:r>
      <w:r>
        <w:t xml:space="preserve">I was looking back at Ryan </w:t>
      </w:r>
      <w:proofErr w:type="spellStart"/>
      <w:r>
        <w:t>Roemmich’s</w:t>
      </w:r>
      <w:proofErr w:type="spellEnd"/>
      <w:r>
        <w:t xml:space="preserve"> paper. In their voluntary correction model, they only have an error correction term, there is no retention term. This error correction term is correcting based on the SPE (perturbation – motor output) not the visual error of where they are being asked to step. </w:t>
      </w:r>
    </w:p>
    <w:p w14:paraId="4A458748" w14:textId="6863BD74" w:rsidR="00185D78" w:rsidRDefault="00185D78">
      <w:pPr>
        <w:pStyle w:val="CommentText"/>
      </w:pPr>
    </w:p>
    <w:p w14:paraId="55680559" w14:textId="27B00DB5" w:rsidR="00185D78" w:rsidRDefault="00185D78">
      <w:pPr>
        <w:pStyle w:val="CommentText"/>
      </w:pPr>
      <w:r>
        <w:t xml:space="preserve">In our model, the retention term helps maintain the stability of the model. I think because they are correcting based on the SPE they don’t need the retention term. </w:t>
      </w:r>
    </w:p>
    <w:p w14:paraId="642DD33D" w14:textId="77777777" w:rsidR="00185D78" w:rsidRDefault="00185D78">
      <w:pPr>
        <w:pStyle w:val="CommentText"/>
      </w:pPr>
    </w:p>
    <w:p w14:paraId="7BD52444" w14:textId="2119D81F" w:rsidR="00185D78" w:rsidRDefault="00185D78">
      <w:pPr>
        <w:pStyle w:val="CommentText"/>
      </w:pPr>
      <w:r>
        <w:t xml:space="preserve">Do you think we want to mention this alternative or just ignore it? </w:t>
      </w:r>
    </w:p>
  </w:comment>
  <w:comment w:id="381" w:author="Hyosub Kim" w:date="2020-08-28T09:48:00Z" w:initials="HK">
    <w:p w14:paraId="078DB1C4" w14:textId="0676D174" w:rsidR="00185D78" w:rsidRDefault="00185D78">
      <w:pPr>
        <w:pStyle w:val="CommentText"/>
      </w:pPr>
      <w:r>
        <w:rPr>
          <w:rStyle w:val="CommentReference"/>
        </w:rPr>
        <w:annotationRef/>
      </w:r>
      <w:r>
        <w:t xml:space="preserve">We’re good here. Without looking again at the </w:t>
      </w:r>
      <w:proofErr w:type="spellStart"/>
      <w:r>
        <w:t>Roemmich</w:t>
      </w:r>
      <w:proofErr w:type="spellEnd"/>
      <w:r>
        <w:t xml:space="preserve"> paper, I remember the voluntary correction being the response to a target error. The SPE is induced by the split belt. Perturbation – motor output is the visual error on the monitor, and it’s veridical, right? Hence, it’s a target error that is explicitly corrected, which is consistent with the Taylor </w:t>
      </w:r>
      <w:proofErr w:type="spellStart"/>
      <w:r>
        <w:t>Ivry</w:t>
      </w:r>
      <w:proofErr w:type="spellEnd"/>
      <w:r>
        <w:t xml:space="preserve"> notion of TE- &gt; explicit, SPE -&gt; implicit. </w:t>
      </w:r>
    </w:p>
  </w:comment>
  <w:comment w:id="384" w:author="Hyosub Kim" w:date="2020-08-28T09:52:00Z" w:initials="HK">
    <w:p w14:paraId="174DF3B5" w14:textId="71ED31B8" w:rsidR="00185D78" w:rsidRDefault="00185D78">
      <w:pPr>
        <w:pStyle w:val="CommentText"/>
      </w:pPr>
      <w:r>
        <w:rPr>
          <w:rStyle w:val="CommentReference"/>
        </w:rPr>
        <w:annotationRef/>
      </w:r>
      <w:r>
        <w:t xml:space="preserve">Blue dots are hidden by purple in row 3, col 3 fig. May want to add note in figure legend if you haven’t alread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91670C" w15:done="0"/>
  <w15:commentEx w15:paraId="207AFB52" w15:done="0"/>
  <w15:commentEx w15:paraId="13E12254" w15:done="0"/>
  <w15:commentEx w15:paraId="76C54D2E" w15:done="0"/>
  <w15:commentEx w15:paraId="6491B095" w15:done="0"/>
  <w15:commentEx w15:paraId="48F22817" w15:done="0"/>
  <w15:commentEx w15:paraId="64E1E95A" w15:done="0"/>
  <w15:commentEx w15:paraId="2F36A801" w15:done="0"/>
  <w15:commentEx w15:paraId="46CAA8C8" w15:done="0"/>
  <w15:commentEx w15:paraId="77AAF499" w15:done="0"/>
  <w15:commentEx w15:paraId="3E09D2E1" w15:done="0"/>
  <w15:commentEx w15:paraId="665C0301" w15:done="0"/>
  <w15:commentEx w15:paraId="7BD52444" w15:done="0"/>
  <w15:commentEx w15:paraId="078DB1C4" w15:paraIdParent="7BD52444" w15:done="0"/>
  <w15:commentEx w15:paraId="174DF3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BF5" w16cex:dateUtc="2020-08-27T18:04:00Z"/>
  <w16cex:commentExtensible w16cex:durableId="22F22C47" w16cex:dateUtc="2020-08-27T16:57:00Z"/>
  <w16cex:commentExtensible w16cex:durableId="22F23005" w16cex:dateUtc="2020-08-27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91670C" w16cid:durableId="22F3A51B"/>
  <w16cid:commentId w16cid:paraId="207AFB52" w16cid:durableId="22F3499F"/>
  <w16cid:commentId w16cid:paraId="13E12254" w16cid:durableId="22F34981"/>
  <w16cid:commentId w16cid:paraId="76C54D2E" w16cid:durableId="22F34A49"/>
  <w16cid:commentId w16cid:paraId="6491B095" w16cid:durableId="22F3A4BD"/>
  <w16cid:commentId w16cid:paraId="48F22817" w16cid:durableId="22F3A4EB"/>
  <w16cid:commentId w16cid:paraId="64E1E95A" w16cid:durableId="22F3A7B7"/>
  <w16cid:commentId w16cid:paraId="2F36A801" w16cid:durableId="22F3A9B4"/>
  <w16cid:commentId w16cid:paraId="46CAA8C8" w16cid:durableId="22F3B09B"/>
  <w16cid:commentId w16cid:paraId="77AAF499" w16cid:durableId="22F3B262"/>
  <w16cid:commentId w16cid:paraId="3E09D2E1" w16cid:durableId="22F3B71E"/>
  <w16cid:commentId w16cid:paraId="665C0301" w16cid:durableId="22F3B899"/>
  <w16cid:commentId w16cid:paraId="7BD52444" w16cid:durableId="22F23005"/>
  <w16cid:commentId w16cid:paraId="078DB1C4" w16cid:durableId="22F3517B"/>
  <w16cid:commentId w16cid:paraId="174DF3B5" w16cid:durableId="22F352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76A83" w14:textId="77777777" w:rsidR="005C4ACB" w:rsidRDefault="005C4ACB" w:rsidP="00612534">
      <w:r>
        <w:separator/>
      </w:r>
    </w:p>
  </w:endnote>
  <w:endnote w:type="continuationSeparator" w:id="0">
    <w:p w14:paraId="6534FD9D" w14:textId="77777777" w:rsidR="005C4ACB" w:rsidRDefault="005C4ACB"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0D580" w14:textId="77777777" w:rsidR="005C4ACB" w:rsidRDefault="005C4ACB" w:rsidP="00612534">
      <w:r>
        <w:separator/>
      </w:r>
    </w:p>
  </w:footnote>
  <w:footnote w:type="continuationSeparator" w:id="0">
    <w:p w14:paraId="60C1D5B0" w14:textId="77777777" w:rsidR="005C4ACB" w:rsidRDefault="005C4ACB"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111BF"/>
    <w:rsid w:val="00015A02"/>
    <w:rsid w:val="00016E2F"/>
    <w:rsid w:val="00037B57"/>
    <w:rsid w:val="000426B7"/>
    <w:rsid w:val="00044054"/>
    <w:rsid w:val="00047C54"/>
    <w:rsid w:val="000544A0"/>
    <w:rsid w:val="00065364"/>
    <w:rsid w:val="00066788"/>
    <w:rsid w:val="00081746"/>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3CD8"/>
    <w:rsid w:val="0011582D"/>
    <w:rsid w:val="001176F0"/>
    <w:rsid w:val="00117D80"/>
    <w:rsid w:val="0013788D"/>
    <w:rsid w:val="0014123E"/>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7550"/>
    <w:rsid w:val="0025281A"/>
    <w:rsid w:val="00257ADB"/>
    <w:rsid w:val="00257B0C"/>
    <w:rsid w:val="002630CC"/>
    <w:rsid w:val="0027411F"/>
    <w:rsid w:val="00286FFC"/>
    <w:rsid w:val="00294632"/>
    <w:rsid w:val="00297AD5"/>
    <w:rsid w:val="002A215C"/>
    <w:rsid w:val="002B1675"/>
    <w:rsid w:val="002B52DF"/>
    <w:rsid w:val="002C14B9"/>
    <w:rsid w:val="002C1BA6"/>
    <w:rsid w:val="002D242E"/>
    <w:rsid w:val="002F1ED5"/>
    <w:rsid w:val="00302032"/>
    <w:rsid w:val="003043AB"/>
    <w:rsid w:val="00304D09"/>
    <w:rsid w:val="003222BC"/>
    <w:rsid w:val="00324DBF"/>
    <w:rsid w:val="003325CB"/>
    <w:rsid w:val="00336212"/>
    <w:rsid w:val="003366D8"/>
    <w:rsid w:val="0033717B"/>
    <w:rsid w:val="00340831"/>
    <w:rsid w:val="0036464B"/>
    <w:rsid w:val="00374159"/>
    <w:rsid w:val="003746FF"/>
    <w:rsid w:val="00375209"/>
    <w:rsid w:val="00381BE1"/>
    <w:rsid w:val="003916F1"/>
    <w:rsid w:val="003A6465"/>
    <w:rsid w:val="003A7B18"/>
    <w:rsid w:val="003C075F"/>
    <w:rsid w:val="003E47E9"/>
    <w:rsid w:val="003E7AF8"/>
    <w:rsid w:val="00421AD6"/>
    <w:rsid w:val="004241E9"/>
    <w:rsid w:val="00426DD5"/>
    <w:rsid w:val="00427F6B"/>
    <w:rsid w:val="0043706B"/>
    <w:rsid w:val="0044702E"/>
    <w:rsid w:val="00452CFA"/>
    <w:rsid w:val="00465FDF"/>
    <w:rsid w:val="004668B7"/>
    <w:rsid w:val="0048214B"/>
    <w:rsid w:val="00482897"/>
    <w:rsid w:val="00496086"/>
    <w:rsid w:val="004C4675"/>
    <w:rsid w:val="004C5733"/>
    <w:rsid w:val="004C6B65"/>
    <w:rsid w:val="004D2990"/>
    <w:rsid w:val="004D5871"/>
    <w:rsid w:val="004D7AB3"/>
    <w:rsid w:val="004E044B"/>
    <w:rsid w:val="00503F21"/>
    <w:rsid w:val="00531067"/>
    <w:rsid w:val="00540798"/>
    <w:rsid w:val="00544C44"/>
    <w:rsid w:val="0054540A"/>
    <w:rsid w:val="0054648F"/>
    <w:rsid w:val="005611D2"/>
    <w:rsid w:val="00565F7F"/>
    <w:rsid w:val="00582BA1"/>
    <w:rsid w:val="005B1A09"/>
    <w:rsid w:val="005C078E"/>
    <w:rsid w:val="005C4ACB"/>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703A14"/>
    <w:rsid w:val="00707631"/>
    <w:rsid w:val="0071221D"/>
    <w:rsid w:val="00750168"/>
    <w:rsid w:val="007539F9"/>
    <w:rsid w:val="00760D4E"/>
    <w:rsid w:val="00767933"/>
    <w:rsid w:val="00785D44"/>
    <w:rsid w:val="0079661A"/>
    <w:rsid w:val="007A4CBC"/>
    <w:rsid w:val="007B4700"/>
    <w:rsid w:val="007B7128"/>
    <w:rsid w:val="007D5510"/>
    <w:rsid w:val="007F3F97"/>
    <w:rsid w:val="00802460"/>
    <w:rsid w:val="00803B77"/>
    <w:rsid w:val="00804F31"/>
    <w:rsid w:val="008073D7"/>
    <w:rsid w:val="00816FB0"/>
    <w:rsid w:val="008278C8"/>
    <w:rsid w:val="008477C8"/>
    <w:rsid w:val="00856C1C"/>
    <w:rsid w:val="00867DDA"/>
    <w:rsid w:val="00870492"/>
    <w:rsid w:val="00874FC2"/>
    <w:rsid w:val="00880452"/>
    <w:rsid w:val="00894568"/>
    <w:rsid w:val="00894763"/>
    <w:rsid w:val="008A620A"/>
    <w:rsid w:val="008B4274"/>
    <w:rsid w:val="008B5B26"/>
    <w:rsid w:val="008C2EFF"/>
    <w:rsid w:val="008C3D1E"/>
    <w:rsid w:val="008C4364"/>
    <w:rsid w:val="008D55D0"/>
    <w:rsid w:val="008E7166"/>
    <w:rsid w:val="008E7CCD"/>
    <w:rsid w:val="009018E2"/>
    <w:rsid w:val="00905CF9"/>
    <w:rsid w:val="0092433E"/>
    <w:rsid w:val="0093049E"/>
    <w:rsid w:val="00935F3D"/>
    <w:rsid w:val="00941D3E"/>
    <w:rsid w:val="0094333F"/>
    <w:rsid w:val="009530CB"/>
    <w:rsid w:val="00964473"/>
    <w:rsid w:val="0097411D"/>
    <w:rsid w:val="00974696"/>
    <w:rsid w:val="00980D36"/>
    <w:rsid w:val="00982556"/>
    <w:rsid w:val="00986796"/>
    <w:rsid w:val="009A7E33"/>
    <w:rsid w:val="009B1066"/>
    <w:rsid w:val="009B63A5"/>
    <w:rsid w:val="009C566E"/>
    <w:rsid w:val="009D1CDD"/>
    <w:rsid w:val="009E030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AD5EFE"/>
    <w:rsid w:val="00B000BF"/>
    <w:rsid w:val="00B111C4"/>
    <w:rsid w:val="00B16151"/>
    <w:rsid w:val="00B16B1B"/>
    <w:rsid w:val="00B22FAD"/>
    <w:rsid w:val="00B26071"/>
    <w:rsid w:val="00B52471"/>
    <w:rsid w:val="00B525E7"/>
    <w:rsid w:val="00B805F0"/>
    <w:rsid w:val="00B83593"/>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80986"/>
    <w:rsid w:val="00C8308A"/>
    <w:rsid w:val="00C833E4"/>
    <w:rsid w:val="00C84699"/>
    <w:rsid w:val="00C93B87"/>
    <w:rsid w:val="00CA03EA"/>
    <w:rsid w:val="00CA1DFA"/>
    <w:rsid w:val="00CB3BE1"/>
    <w:rsid w:val="00CB3E3C"/>
    <w:rsid w:val="00CC5BDC"/>
    <w:rsid w:val="00CD6F39"/>
    <w:rsid w:val="00CF504E"/>
    <w:rsid w:val="00D018C9"/>
    <w:rsid w:val="00D02479"/>
    <w:rsid w:val="00D26109"/>
    <w:rsid w:val="00D31DA9"/>
    <w:rsid w:val="00D33A29"/>
    <w:rsid w:val="00D42CBC"/>
    <w:rsid w:val="00D517C8"/>
    <w:rsid w:val="00D56EC5"/>
    <w:rsid w:val="00D677CD"/>
    <w:rsid w:val="00D90AF2"/>
    <w:rsid w:val="00D9162E"/>
    <w:rsid w:val="00DA2C46"/>
    <w:rsid w:val="00DA73C2"/>
    <w:rsid w:val="00DB50EE"/>
    <w:rsid w:val="00DC444E"/>
    <w:rsid w:val="00DD2990"/>
    <w:rsid w:val="00DE1122"/>
    <w:rsid w:val="00DE1DD5"/>
    <w:rsid w:val="00DE25B6"/>
    <w:rsid w:val="00DE3FC8"/>
    <w:rsid w:val="00DF4E44"/>
    <w:rsid w:val="00DF6756"/>
    <w:rsid w:val="00E25A78"/>
    <w:rsid w:val="00E3050D"/>
    <w:rsid w:val="00E35E74"/>
    <w:rsid w:val="00E64868"/>
    <w:rsid w:val="00E70212"/>
    <w:rsid w:val="00E746DC"/>
    <w:rsid w:val="00EA3CF3"/>
    <w:rsid w:val="00EA3E63"/>
    <w:rsid w:val="00EC29A2"/>
    <w:rsid w:val="00ED0EB3"/>
    <w:rsid w:val="00ED2489"/>
    <w:rsid w:val="00ED78BE"/>
    <w:rsid w:val="00EE5D45"/>
    <w:rsid w:val="00EE67CE"/>
    <w:rsid w:val="00EF667E"/>
    <w:rsid w:val="00F136EF"/>
    <w:rsid w:val="00F1402B"/>
    <w:rsid w:val="00F140B1"/>
    <w:rsid w:val="00F17012"/>
    <w:rsid w:val="00F22050"/>
    <w:rsid w:val="00F51651"/>
    <w:rsid w:val="00F816B1"/>
    <w:rsid w:val="00F83E70"/>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289D8-C657-8640-9EE6-C6F604258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TotalTime>
  <Pages>12</Pages>
  <Words>10604</Words>
  <Characters>6044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29</cp:revision>
  <dcterms:created xsi:type="dcterms:W3CDTF">2020-08-26T18:50:00Z</dcterms:created>
  <dcterms:modified xsi:type="dcterms:W3CDTF">2020-08-2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